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26E37" w14:textId="23248C10" w:rsidR="00D165D8" w:rsidRPr="00044954" w:rsidRDefault="00476448" w:rsidP="00EB2121">
      <w:pPr>
        <w:spacing w:line="360" w:lineRule="auto"/>
        <w:jc w:val="center"/>
        <w:rPr>
          <w:rFonts w:cs="Times New Roman"/>
          <w:sz w:val="32"/>
          <w:szCs w:val="32"/>
          <w:lang w:val="en-CA"/>
        </w:rPr>
      </w:pPr>
      <w:r>
        <w:rPr>
          <w:rFonts w:cs="Times New Roman"/>
          <w:sz w:val="32"/>
          <w:szCs w:val="32"/>
          <w:lang w:val="en-CA"/>
        </w:rPr>
        <w:t>Title</w:t>
      </w:r>
    </w:p>
    <w:p w14:paraId="216B202E" w14:textId="77777777" w:rsidR="00D165D8" w:rsidRPr="00044954" w:rsidRDefault="00D165D8" w:rsidP="00EB2121">
      <w:pPr>
        <w:spacing w:line="360" w:lineRule="auto"/>
        <w:rPr>
          <w:rFonts w:cs="Times New Roman"/>
          <w:lang w:val="en-CA"/>
        </w:rPr>
      </w:pPr>
    </w:p>
    <w:p w14:paraId="25BE4347" w14:textId="77777777" w:rsidR="00D165D8" w:rsidRPr="00044954" w:rsidRDefault="00D165D8" w:rsidP="00EB2121">
      <w:pPr>
        <w:spacing w:line="360" w:lineRule="auto"/>
        <w:jc w:val="center"/>
        <w:rPr>
          <w:rFonts w:cs="Times New Roman"/>
          <w:sz w:val="28"/>
          <w:szCs w:val="28"/>
          <w:lang w:val="en-CA"/>
        </w:rPr>
      </w:pPr>
      <w:bookmarkStart w:id="0" w:name="_Toc19884844"/>
      <w:r w:rsidRPr="00044954">
        <w:rPr>
          <w:rFonts w:cs="Times New Roman"/>
          <w:sz w:val="28"/>
          <w:szCs w:val="28"/>
          <w:lang w:val="en-CA"/>
        </w:rPr>
        <w:t>by</w:t>
      </w:r>
      <w:bookmarkEnd w:id="0"/>
    </w:p>
    <w:p w14:paraId="0F27C7F9" w14:textId="22B35CCB" w:rsidR="00D165D8" w:rsidRPr="00044954" w:rsidRDefault="00476448" w:rsidP="00EB2121">
      <w:pPr>
        <w:spacing w:line="360" w:lineRule="auto"/>
        <w:jc w:val="center"/>
        <w:rPr>
          <w:rFonts w:cs="Times New Roman"/>
          <w:sz w:val="28"/>
          <w:szCs w:val="28"/>
          <w:lang w:val="en-CA"/>
        </w:rPr>
      </w:pPr>
      <w:r>
        <w:rPr>
          <w:rFonts w:cs="Times New Roman"/>
          <w:sz w:val="28"/>
          <w:szCs w:val="28"/>
          <w:lang w:val="en-CA"/>
        </w:rPr>
        <w:t>author</w:t>
      </w:r>
    </w:p>
    <w:p w14:paraId="042F5262" w14:textId="77777777" w:rsidR="00D165D8" w:rsidRPr="00044954" w:rsidRDefault="00D165D8" w:rsidP="00EB2121">
      <w:pPr>
        <w:spacing w:line="360" w:lineRule="auto"/>
        <w:jc w:val="center"/>
        <w:rPr>
          <w:rFonts w:cs="Times New Roman"/>
          <w:sz w:val="28"/>
          <w:szCs w:val="28"/>
          <w:lang w:val="en-CA"/>
        </w:rPr>
      </w:pPr>
    </w:p>
    <w:p w14:paraId="2678328D" w14:textId="77777777" w:rsidR="00D165D8" w:rsidRPr="00044954" w:rsidRDefault="00D165D8" w:rsidP="00EB2121">
      <w:pPr>
        <w:spacing w:line="360" w:lineRule="auto"/>
        <w:rPr>
          <w:rFonts w:cs="Times New Roman"/>
          <w:sz w:val="28"/>
          <w:szCs w:val="28"/>
          <w:lang w:val="en-CA"/>
        </w:rPr>
      </w:pPr>
    </w:p>
    <w:p w14:paraId="6C38007F" w14:textId="77777777" w:rsidR="00D165D8" w:rsidRPr="00044954" w:rsidRDefault="00D165D8" w:rsidP="00EB2121">
      <w:pPr>
        <w:spacing w:line="360" w:lineRule="auto"/>
        <w:jc w:val="center"/>
        <w:rPr>
          <w:rFonts w:cs="Times New Roman"/>
          <w:sz w:val="28"/>
          <w:szCs w:val="28"/>
          <w:lang w:val="en-CA"/>
        </w:rPr>
      </w:pPr>
      <w:bookmarkStart w:id="1" w:name="_Toc19884846"/>
      <w:r w:rsidRPr="00044954">
        <w:rPr>
          <w:rFonts w:cs="Times New Roman"/>
          <w:sz w:val="28"/>
          <w:szCs w:val="28"/>
          <w:lang w:val="en-CA"/>
        </w:rPr>
        <w:t>A Thesis submitted to the Faculty of Graduate Studies of The University of Manitoba in partial fulfilment of the requirements of the degree of</w:t>
      </w:r>
      <w:bookmarkEnd w:id="1"/>
    </w:p>
    <w:p w14:paraId="3B77E799" w14:textId="77777777" w:rsidR="00D165D8" w:rsidRPr="00044954" w:rsidRDefault="00D165D8" w:rsidP="00EB2121">
      <w:pPr>
        <w:spacing w:line="360" w:lineRule="auto"/>
        <w:jc w:val="center"/>
        <w:rPr>
          <w:rFonts w:cs="Times New Roman"/>
          <w:sz w:val="28"/>
          <w:szCs w:val="28"/>
          <w:lang w:val="en-CA"/>
        </w:rPr>
      </w:pPr>
    </w:p>
    <w:p w14:paraId="01FC9BF2" w14:textId="77777777" w:rsidR="00D165D8" w:rsidRPr="00044954" w:rsidRDefault="00D165D8" w:rsidP="00EB2121">
      <w:pPr>
        <w:spacing w:line="360" w:lineRule="auto"/>
        <w:jc w:val="center"/>
        <w:rPr>
          <w:rFonts w:cs="Times New Roman"/>
          <w:sz w:val="28"/>
          <w:szCs w:val="28"/>
          <w:lang w:val="en-CA"/>
        </w:rPr>
      </w:pPr>
    </w:p>
    <w:p w14:paraId="52F751B4" w14:textId="7885A34C" w:rsidR="00D165D8" w:rsidRPr="00044954" w:rsidRDefault="00476448" w:rsidP="00EB2121">
      <w:pPr>
        <w:spacing w:line="360" w:lineRule="auto"/>
        <w:jc w:val="center"/>
        <w:rPr>
          <w:rFonts w:cs="Times New Roman"/>
          <w:sz w:val="28"/>
          <w:szCs w:val="28"/>
          <w:lang w:val="en-CA"/>
        </w:rPr>
      </w:pPr>
      <w:bookmarkStart w:id="2" w:name="_Toc19884847"/>
      <w:r>
        <w:rPr>
          <w:rFonts w:cs="Times New Roman"/>
          <w:sz w:val="28"/>
          <w:szCs w:val="28"/>
          <w:lang w:val="en-CA"/>
        </w:rPr>
        <w:t>MASTER OF SCIENCE/</w:t>
      </w:r>
      <w:r w:rsidR="00D165D8" w:rsidRPr="00044954">
        <w:rPr>
          <w:rFonts w:cs="Times New Roman"/>
          <w:sz w:val="28"/>
          <w:szCs w:val="28"/>
          <w:lang w:val="en-CA"/>
        </w:rPr>
        <w:t>DOCTOR OF PHILOSOPHY</w:t>
      </w:r>
      <w:bookmarkEnd w:id="2"/>
    </w:p>
    <w:p w14:paraId="75064879" w14:textId="77777777" w:rsidR="00D165D8" w:rsidRPr="00044954" w:rsidRDefault="00D165D8" w:rsidP="00EB2121">
      <w:pPr>
        <w:spacing w:line="360" w:lineRule="auto"/>
        <w:jc w:val="center"/>
        <w:rPr>
          <w:rFonts w:cs="Times New Roman"/>
          <w:sz w:val="28"/>
          <w:szCs w:val="28"/>
          <w:lang w:val="en-CA"/>
        </w:rPr>
      </w:pPr>
    </w:p>
    <w:p w14:paraId="0D1731E3" w14:textId="77777777" w:rsidR="00D165D8" w:rsidRPr="00044954" w:rsidRDefault="00D165D8" w:rsidP="00EB2121">
      <w:pPr>
        <w:spacing w:line="360" w:lineRule="auto"/>
        <w:jc w:val="center"/>
        <w:rPr>
          <w:rFonts w:cs="Times New Roman"/>
          <w:sz w:val="28"/>
          <w:szCs w:val="28"/>
          <w:lang w:val="en-CA"/>
        </w:rPr>
      </w:pPr>
    </w:p>
    <w:p w14:paraId="4DE1828B" w14:textId="77777777" w:rsidR="00D165D8" w:rsidRPr="00044954" w:rsidRDefault="00D165D8" w:rsidP="00EB2121">
      <w:pPr>
        <w:spacing w:line="360" w:lineRule="auto"/>
        <w:jc w:val="center"/>
        <w:rPr>
          <w:rFonts w:cs="Times New Roman"/>
          <w:sz w:val="28"/>
          <w:szCs w:val="28"/>
          <w:lang w:val="en-CA"/>
        </w:rPr>
      </w:pPr>
      <w:bookmarkStart w:id="3" w:name="_Toc19884848"/>
      <w:r w:rsidRPr="00044954">
        <w:rPr>
          <w:rFonts w:cs="Times New Roman"/>
          <w:sz w:val="28"/>
          <w:szCs w:val="28"/>
          <w:lang w:val="en-CA"/>
        </w:rPr>
        <w:t>Department of Microbiology</w:t>
      </w:r>
      <w:bookmarkEnd w:id="3"/>
    </w:p>
    <w:p w14:paraId="5F59E75C" w14:textId="77777777" w:rsidR="00D165D8" w:rsidRPr="00044954" w:rsidRDefault="00D165D8" w:rsidP="00EB2121">
      <w:pPr>
        <w:spacing w:line="360" w:lineRule="auto"/>
        <w:jc w:val="center"/>
        <w:rPr>
          <w:rFonts w:cs="Times New Roman"/>
          <w:sz w:val="28"/>
          <w:szCs w:val="28"/>
          <w:lang w:val="en-CA"/>
        </w:rPr>
      </w:pPr>
      <w:bookmarkStart w:id="4" w:name="_Toc19884849"/>
      <w:r w:rsidRPr="00044954">
        <w:rPr>
          <w:rFonts w:cs="Times New Roman"/>
          <w:sz w:val="28"/>
          <w:szCs w:val="28"/>
          <w:lang w:val="en-CA"/>
        </w:rPr>
        <w:t>University of Manitoba</w:t>
      </w:r>
      <w:bookmarkEnd w:id="4"/>
    </w:p>
    <w:p w14:paraId="170D9E99" w14:textId="77777777" w:rsidR="00D165D8" w:rsidRPr="00044954" w:rsidRDefault="00D165D8" w:rsidP="00EB2121">
      <w:pPr>
        <w:spacing w:line="360" w:lineRule="auto"/>
        <w:jc w:val="center"/>
        <w:rPr>
          <w:rFonts w:cs="Times New Roman"/>
          <w:sz w:val="28"/>
          <w:szCs w:val="28"/>
          <w:lang w:val="en-CA"/>
        </w:rPr>
      </w:pPr>
      <w:bookmarkStart w:id="5" w:name="_Toc19884850"/>
      <w:r w:rsidRPr="00044954">
        <w:rPr>
          <w:rFonts w:cs="Times New Roman"/>
          <w:sz w:val="28"/>
          <w:szCs w:val="28"/>
          <w:lang w:val="en-CA"/>
        </w:rPr>
        <w:t>Winnipeg, Manitoba, Canada</w:t>
      </w:r>
      <w:bookmarkEnd w:id="5"/>
    </w:p>
    <w:p w14:paraId="008A15D3" w14:textId="77777777" w:rsidR="00D165D8" w:rsidRPr="00044954" w:rsidRDefault="00D165D8" w:rsidP="00EB2121">
      <w:pPr>
        <w:spacing w:line="360" w:lineRule="auto"/>
        <w:jc w:val="center"/>
        <w:rPr>
          <w:rFonts w:cs="Times New Roman"/>
          <w:sz w:val="28"/>
          <w:szCs w:val="28"/>
          <w:lang w:val="en-CA"/>
        </w:rPr>
      </w:pPr>
    </w:p>
    <w:p w14:paraId="4C73E2A5" w14:textId="77777777" w:rsidR="00D165D8" w:rsidRPr="00044954" w:rsidRDefault="00D165D8" w:rsidP="00EB2121">
      <w:pPr>
        <w:spacing w:line="360" w:lineRule="auto"/>
        <w:jc w:val="center"/>
        <w:rPr>
          <w:rFonts w:cs="Times New Roman"/>
          <w:sz w:val="28"/>
          <w:szCs w:val="28"/>
          <w:lang w:val="en-CA"/>
        </w:rPr>
      </w:pPr>
    </w:p>
    <w:p w14:paraId="14CAA71E" w14:textId="766E8CCB" w:rsidR="00D165D8" w:rsidRDefault="00D165D8" w:rsidP="00EB2121">
      <w:pPr>
        <w:spacing w:line="360" w:lineRule="auto"/>
        <w:jc w:val="center"/>
        <w:rPr>
          <w:rFonts w:cs="Times New Roman"/>
          <w:sz w:val="28"/>
          <w:szCs w:val="28"/>
          <w:lang w:val="en-CA"/>
        </w:rPr>
      </w:pPr>
      <w:bookmarkStart w:id="6" w:name="_Toc19884851"/>
      <w:r w:rsidRPr="00044954">
        <w:rPr>
          <w:rFonts w:cs="Times New Roman"/>
          <w:sz w:val="28"/>
          <w:szCs w:val="28"/>
          <w:lang w:val="en-CA"/>
        </w:rPr>
        <w:t>Copyright © 20</w:t>
      </w:r>
      <w:r w:rsidR="00FB36F7">
        <w:rPr>
          <w:rFonts w:cs="Times New Roman"/>
          <w:sz w:val="28"/>
          <w:szCs w:val="28"/>
          <w:lang w:val="en-CA"/>
        </w:rPr>
        <w:t>20</w:t>
      </w:r>
      <w:r w:rsidRPr="00044954">
        <w:rPr>
          <w:rFonts w:cs="Times New Roman"/>
          <w:sz w:val="28"/>
          <w:szCs w:val="28"/>
          <w:lang w:val="en-CA"/>
        </w:rPr>
        <w:t xml:space="preserve"> </w:t>
      </w:r>
      <w:bookmarkEnd w:id="6"/>
    </w:p>
    <w:p w14:paraId="0A1C3AFD" w14:textId="74341C32" w:rsidR="00476448" w:rsidRDefault="00476448" w:rsidP="00EB2121">
      <w:pPr>
        <w:spacing w:line="360" w:lineRule="auto"/>
        <w:rPr>
          <w:rFonts w:cs="Times New Roman"/>
          <w:sz w:val="28"/>
          <w:szCs w:val="28"/>
          <w:lang w:val="en-CA"/>
        </w:rPr>
      </w:pPr>
      <w:r>
        <w:rPr>
          <w:rFonts w:cs="Times New Roman"/>
          <w:sz w:val="28"/>
          <w:szCs w:val="28"/>
          <w:lang w:val="en-CA"/>
        </w:rPr>
        <w:br w:type="page"/>
      </w:r>
    </w:p>
    <w:p w14:paraId="0E2AA666" w14:textId="77777777" w:rsidR="00476448" w:rsidRPr="00044954" w:rsidRDefault="00476448" w:rsidP="00EB2121">
      <w:pPr>
        <w:spacing w:line="360" w:lineRule="auto"/>
        <w:jc w:val="center"/>
        <w:rPr>
          <w:rFonts w:cs="Times New Roman"/>
          <w:sz w:val="28"/>
          <w:szCs w:val="28"/>
          <w:lang w:val="en-CA"/>
        </w:rPr>
      </w:pPr>
    </w:p>
    <w:p w14:paraId="691D6237" w14:textId="7E5EAA6A" w:rsidR="00D165D8" w:rsidRPr="00044954" w:rsidRDefault="00D165D8" w:rsidP="00EB2121">
      <w:pPr>
        <w:pStyle w:val="ThesisSectionHeader"/>
        <w:spacing w:line="360" w:lineRule="auto"/>
      </w:pPr>
      <w:bookmarkStart w:id="7" w:name="_Toc19884852"/>
      <w:bookmarkStart w:id="8" w:name="_Toc44692805"/>
      <w:r w:rsidRPr="00044954">
        <w:t>ABSTRACT</w:t>
      </w:r>
      <w:bookmarkEnd w:id="7"/>
      <w:bookmarkEnd w:id="8"/>
    </w:p>
    <w:p w14:paraId="004A858F" w14:textId="77777777" w:rsidR="00476448" w:rsidRPr="00476448" w:rsidRDefault="00476448" w:rsidP="00EB2121">
      <w:pPr>
        <w:spacing w:before="100" w:beforeAutospacing="1" w:after="100" w:afterAutospacing="1" w:line="360" w:lineRule="auto"/>
        <w:rPr>
          <w:rFonts w:eastAsia="Times New Roman" w:cs="Times New Roman"/>
          <w:lang w:val="en-CA"/>
        </w:rPr>
      </w:pPr>
      <w:r w:rsidRPr="00476448">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45F25EB8" w14:textId="77777777" w:rsidR="00476448" w:rsidRPr="00476448" w:rsidRDefault="00476448" w:rsidP="00EB2121">
      <w:pPr>
        <w:spacing w:before="100" w:beforeAutospacing="1" w:after="100" w:afterAutospacing="1" w:line="360" w:lineRule="auto"/>
        <w:rPr>
          <w:rFonts w:eastAsia="Times New Roman" w:cs="Times New Roman"/>
          <w:lang w:val="en-CA"/>
        </w:rPr>
      </w:pPr>
      <w:r w:rsidRPr="00476448">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7E289348" w14:textId="77777777" w:rsidR="00476448" w:rsidRPr="00476448" w:rsidRDefault="00476448" w:rsidP="00EB2121">
      <w:pPr>
        <w:spacing w:before="100" w:beforeAutospacing="1" w:after="100" w:afterAutospacing="1" w:line="360" w:lineRule="auto"/>
        <w:rPr>
          <w:rFonts w:eastAsia="Times New Roman" w:cs="Times New Roman"/>
          <w:lang w:val="en-CA"/>
        </w:rPr>
      </w:pPr>
      <w:r w:rsidRPr="00476448">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75A72298" w14:textId="77777777" w:rsidR="00476448" w:rsidRPr="00476448" w:rsidRDefault="00476448" w:rsidP="00EB2121">
      <w:pPr>
        <w:spacing w:before="100" w:beforeAutospacing="1" w:after="100" w:afterAutospacing="1" w:line="360" w:lineRule="auto"/>
        <w:rPr>
          <w:rFonts w:eastAsia="Times New Roman" w:cs="Times New Roman"/>
          <w:lang w:val="en-CA"/>
        </w:rPr>
      </w:pPr>
      <w:r w:rsidRPr="00476448">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27E721B9" w14:textId="77777777" w:rsidR="00476448" w:rsidRPr="00476448" w:rsidRDefault="00476448" w:rsidP="00EB2121">
      <w:pPr>
        <w:spacing w:before="100" w:beforeAutospacing="1" w:after="100" w:afterAutospacing="1" w:line="360" w:lineRule="auto"/>
        <w:rPr>
          <w:rFonts w:eastAsia="Times New Roman" w:cs="Times New Roman"/>
          <w:lang w:val="en-CA"/>
        </w:rPr>
      </w:pPr>
      <w:r w:rsidRPr="00476448">
        <w:rPr>
          <w:rFonts w:eastAsia="Times New Roman" w:cs="Times New Roman"/>
          <w:lang w:val="en-CA"/>
        </w:rPr>
        <w:lastRenderedPageBreak/>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54090A37" w14:textId="77777777" w:rsidR="00476448" w:rsidRPr="00476448" w:rsidRDefault="00476448" w:rsidP="00EB2121">
      <w:pPr>
        <w:spacing w:before="100" w:beforeAutospacing="1" w:after="100" w:afterAutospacing="1" w:line="360" w:lineRule="auto"/>
        <w:rPr>
          <w:rFonts w:eastAsia="Times New Roman" w:cs="Times New Roman"/>
          <w:lang w:val="en-CA"/>
        </w:rPr>
      </w:pPr>
      <w:r w:rsidRPr="00476448">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53D3E41C" w14:textId="4ECB97D1" w:rsidR="00476448" w:rsidRPr="00476448" w:rsidRDefault="00476448" w:rsidP="00EB2121">
      <w:pPr>
        <w:spacing w:before="100" w:beforeAutospacing="1" w:after="100" w:afterAutospacing="1" w:line="360" w:lineRule="auto"/>
        <w:rPr>
          <w:rFonts w:eastAsia="Times New Roman" w:cs="Times New Roman"/>
          <w:lang w:val="en-CA"/>
        </w:rPr>
      </w:pPr>
      <w:r w:rsidRPr="00476448">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w:t>
      </w:r>
    </w:p>
    <w:p w14:paraId="6B2E332A" w14:textId="670EEDAF" w:rsidR="00E50427" w:rsidRDefault="00D165D8" w:rsidP="00EB2121">
      <w:pPr>
        <w:pStyle w:val="ThesisSectionHeader"/>
        <w:spacing w:line="360" w:lineRule="auto"/>
      </w:pPr>
      <w:r w:rsidRPr="00044954">
        <w:br w:type="column"/>
      </w:r>
      <w:bookmarkStart w:id="9" w:name="_Toc19884853"/>
      <w:bookmarkStart w:id="10" w:name="_Toc44692806"/>
      <w:r w:rsidRPr="00044954">
        <w:lastRenderedPageBreak/>
        <w:t>ACKNOWLEDGEMENTS</w:t>
      </w:r>
      <w:bookmarkEnd w:id="9"/>
      <w:bookmarkEnd w:id="10"/>
    </w:p>
    <w:p w14:paraId="42C138B4" w14:textId="77777777" w:rsidR="00030857" w:rsidRDefault="00030857" w:rsidP="00EB2121">
      <w:pPr>
        <w:pStyle w:val="ThesisSectionHeader"/>
        <w:spacing w:line="360" w:lineRule="auto"/>
      </w:pPr>
    </w:p>
    <w:p w14:paraId="67BC4A9D" w14:textId="77777777" w:rsidR="004026DC" w:rsidRPr="004026DC" w:rsidRDefault="00E50427" w:rsidP="00EB2121">
      <w:pPr>
        <w:pStyle w:val="NormalWeb"/>
        <w:spacing w:line="360" w:lineRule="auto"/>
      </w:pPr>
      <w:r>
        <w:tab/>
      </w:r>
      <w:r w:rsidR="004026DC" w:rsidRPr="004026DC">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3D87680A" w14:textId="77777777" w:rsidR="004026DC" w:rsidRPr="004026DC" w:rsidRDefault="004026DC" w:rsidP="00EB2121">
      <w:pPr>
        <w:spacing w:before="100" w:beforeAutospacing="1" w:after="100" w:afterAutospacing="1" w:line="360" w:lineRule="auto"/>
        <w:rPr>
          <w:rFonts w:eastAsia="Times New Roman" w:cs="Times New Roman"/>
          <w:lang w:val="en-CA"/>
        </w:rPr>
      </w:pPr>
      <w:r w:rsidRPr="004026DC">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0EAF1CE8" w14:textId="77777777" w:rsidR="004026DC" w:rsidRPr="004026DC" w:rsidRDefault="004026DC" w:rsidP="00EB2121">
      <w:pPr>
        <w:spacing w:before="100" w:beforeAutospacing="1" w:after="100" w:afterAutospacing="1" w:line="360" w:lineRule="auto"/>
        <w:rPr>
          <w:rFonts w:eastAsia="Times New Roman" w:cs="Times New Roman"/>
          <w:lang w:val="en-CA"/>
        </w:rPr>
      </w:pPr>
      <w:r w:rsidRPr="004026DC">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6EF49884" w14:textId="77777777" w:rsidR="004026DC" w:rsidRPr="004026DC" w:rsidRDefault="004026DC" w:rsidP="00EB2121">
      <w:pPr>
        <w:spacing w:before="100" w:beforeAutospacing="1" w:after="100" w:afterAutospacing="1" w:line="360" w:lineRule="auto"/>
        <w:rPr>
          <w:rFonts w:eastAsia="Times New Roman" w:cs="Times New Roman"/>
          <w:lang w:val="en-CA"/>
        </w:rPr>
      </w:pPr>
      <w:r w:rsidRPr="004026DC">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388BEE8C" w14:textId="77777777" w:rsidR="004026DC" w:rsidRPr="004026DC" w:rsidRDefault="004026DC" w:rsidP="00EB2121">
      <w:pPr>
        <w:spacing w:before="100" w:beforeAutospacing="1" w:after="100" w:afterAutospacing="1" w:line="360" w:lineRule="auto"/>
        <w:rPr>
          <w:rFonts w:eastAsia="Times New Roman" w:cs="Times New Roman"/>
          <w:lang w:val="en-CA"/>
        </w:rPr>
      </w:pPr>
      <w:r w:rsidRPr="004026DC">
        <w:rPr>
          <w:rFonts w:eastAsia="Times New Roman" w:cs="Times New Roman"/>
          <w:lang w:val="en-CA"/>
        </w:rPr>
        <w:lastRenderedPageBreak/>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68C121D1" w14:textId="6B4B4E98" w:rsidR="008E778A" w:rsidRPr="00044954" w:rsidRDefault="00D165D8" w:rsidP="00EB2121">
      <w:pPr>
        <w:spacing w:line="360" w:lineRule="auto"/>
        <w:jc w:val="both"/>
      </w:pPr>
      <w:r w:rsidRPr="00044954">
        <w:br w:type="column"/>
      </w:r>
      <w:bookmarkStart w:id="11" w:name="_Toc19884854"/>
      <w:r w:rsidRPr="00044954">
        <w:lastRenderedPageBreak/>
        <w:t>TABLE OF CONTENTS</w:t>
      </w:r>
      <w:bookmarkEnd w:id="11"/>
    </w:p>
    <w:p w14:paraId="6C552F8A" w14:textId="77777777" w:rsidR="007A0DA7" w:rsidRPr="00044954" w:rsidRDefault="007A0DA7" w:rsidP="00EB2121">
      <w:pPr>
        <w:pStyle w:val="ThesisSectionHeader"/>
        <w:spacing w:line="360" w:lineRule="auto"/>
      </w:pPr>
    </w:p>
    <w:p w14:paraId="520BBF15" w14:textId="43D132E2" w:rsidR="00B04857" w:rsidRDefault="008538F4" w:rsidP="00EB2121">
      <w:pPr>
        <w:pStyle w:val="TOC1"/>
        <w:tabs>
          <w:tab w:val="right" w:pos="9350"/>
        </w:tabs>
        <w:spacing w:line="360" w:lineRule="auto"/>
        <w:rPr>
          <w:rFonts w:eastAsiaTheme="minorEastAsia" w:cstheme="minorBidi"/>
          <w:b w:val="0"/>
          <w:bCs w:val="0"/>
          <w:i w:val="0"/>
          <w:iCs w:val="0"/>
          <w:noProof/>
          <w:lang w:val="en-CA"/>
        </w:rPr>
      </w:pPr>
      <w:r w:rsidRPr="003C47B2">
        <w:rPr>
          <w:rFonts w:ascii="Times New Roman" w:hAnsi="Times New Roman" w:cs="Times New Roman"/>
          <w:i w:val="0"/>
          <w:iCs w:val="0"/>
          <w:lang w:val="en-CA"/>
        </w:rPr>
        <w:fldChar w:fldCharType="begin"/>
      </w:r>
      <w:r w:rsidRPr="003C47B2">
        <w:rPr>
          <w:rFonts w:ascii="Times New Roman" w:hAnsi="Times New Roman" w:cs="Times New Roman"/>
          <w:i w:val="0"/>
          <w:iCs w:val="0"/>
          <w:lang w:val="en-CA"/>
        </w:rPr>
        <w:instrText xml:space="preserve"> TOC \h \z \t "Thesis Section Header,1,Thesis Title,3,Thesis Title 1,2,Thesis subtitle 1,4,Thesis subtitle 2,5,Thesis subtitle 3,6,Thesis subtitle 4,7,Thesis subtitle 5,8,Thesis subtitle 6,9" </w:instrText>
      </w:r>
      <w:r w:rsidRPr="003C47B2">
        <w:rPr>
          <w:rFonts w:ascii="Times New Roman" w:hAnsi="Times New Roman" w:cs="Times New Roman"/>
          <w:i w:val="0"/>
          <w:iCs w:val="0"/>
          <w:lang w:val="en-CA"/>
        </w:rPr>
        <w:fldChar w:fldCharType="separate"/>
      </w:r>
      <w:hyperlink w:anchor="_Toc44692805" w:history="1">
        <w:r w:rsidR="00B04857" w:rsidRPr="00F847A9">
          <w:rPr>
            <w:rStyle w:val="Hyperlink"/>
            <w:noProof/>
          </w:rPr>
          <w:t>ABSTRACT</w:t>
        </w:r>
        <w:r w:rsidR="00B04857">
          <w:rPr>
            <w:noProof/>
            <w:webHidden/>
          </w:rPr>
          <w:tab/>
        </w:r>
        <w:r w:rsidR="00B04857">
          <w:rPr>
            <w:noProof/>
            <w:webHidden/>
          </w:rPr>
          <w:fldChar w:fldCharType="begin"/>
        </w:r>
        <w:r w:rsidR="00B04857">
          <w:rPr>
            <w:noProof/>
            <w:webHidden/>
          </w:rPr>
          <w:instrText xml:space="preserve"> PAGEREF _Toc44692805 \h </w:instrText>
        </w:r>
        <w:r w:rsidR="00B04857">
          <w:rPr>
            <w:noProof/>
            <w:webHidden/>
          </w:rPr>
        </w:r>
        <w:r w:rsidR="00B04857">
          <w:rPr>
            <w:noProof/>
            <w:webHidden/>
          </w:rPr>
          <w:fldChar w:fldCharType="separate"/>
        </w:r>
        <w:r w:rsidR="00B04857">
          <w:rPr>
            <w:noProof/>
            <w:webHidden/>
          </w:rPr>
          <w:t>ii</w:t>
        </w:r>
        <w:r w:rsidR="00B04857">
          <w:rPr>
            <w:noProof/>
            <w:webHidden/>
          </w:rPr>
          <w:fldChar w:fldCharType="end"/>
        </w:r>
      </w:hyperlink>
    </w:p>
    <w:p w14:paraId="27AE773A" w14:textId="4BF9C075"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06" w:history="1">
        <w:r w:rsidR="00B04857" w:rsidRPr="00F847A9">
          <w:rPr>
            <w:rStyle w:val="Hyperlink"/>
            <w:noProof/>
          </w:rPr>
          <w:t>ACKNOWLEDGEMENTS</w:t>
        </w:r>
        <w:r w:rsidR="00B04857">
          <w:rPr>
            <w:noProof/>
            <w:webHidden/>
          </w:rPr>
          <w:tab/>
        </w:r>
        <w:r w:rsidR="00B04857">
          <w:rPr>
            <w:noProof/>
            <w:webHidden/>
          </w:rPr>
          <w:fldChar w:fldCharType="begin"/>
        </w:r>
        <w:r w:rsidR="00B04857">
          <w:rPr>
            <w:noProof/>
            <w:webHidden/>
          </w:rPr>
          <w:instrText xml:space="preserve"> PAGEREF _Toc44692806 \h </w:instrText>
        </w:r>
        <w:r w:rsidR="00B04857">
          <w:rPr>
            <w:noProof/>
            <w:webHidden/>
          </w:rPr>
        </w:r>
        <w:r w:rsidR="00B04857">
          <w:rPr>
            <w:noProof/>
            <w:webHidden/>
          </w:rPr>
          <w:fldChar w:fldCharType="separate"/>
        </w:r>
        <w:r w:rsidR="00B04857">
          <w:rPr>
            <w:noProof/>
            <w:webHidden/>
          </w:rPr>
          <w:t>iv</w:t>
        </w:r>
        <w:r w:rsidR="00B04857">
          <w:rPr>
            <w:noProof/>
            <w:webHidden/>
          </w:rPr>
          <w:fldChar w:fldCharType="end"/>
        </w:r>
      </w:hyperlink>
    </w:p>
    <w:p w14:paraId="6B20A371" w14:textId="703B83F6"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07" w:history="1">
        <w:r w:rsidR="00B04857" w:rsidRPr="00F847A9">
          <w:rPr>
            <w:rStyle w:val="Hyperlink"/>
            <w:noProof/>
          </w:rPr>
          <w:t>PERMISSIONS</w:t>
        </w:r>
        <w:r w:rsidR="00B04857">
          <w:rPr>
            <w:noProof/>
            <w:webHidden/>
          </w:rPr>
          <w:tab/>
        </w:r>
        <w:r w:rsidR="00B04857">
          <w:rPr>
            <w:noProof/>
            <w:webHidden/>
          </w:rPr>
          <w:fldChar w:fldCharType="begin"/>
        </w:r>
        <w:r w:rsidR="00B04857">
          <w:rPr>
            <w:noProof/>
            <w:webHidden/>
          </w:rPr>
          <w:instrText xml:space="preserve"> PAGEREF _Toc44692807 \h </w:instrText>
        </w:r>
        <w:r w:rsidR="00B04857">
          <w:rPr>
            <w:noProof/>
            <w:webHidden/>
          </w:rPr>
        </w:r>
        <w:r w:rsidR="00B04857">
          <w:rPr>
            <w:noProof/>
            <w:webHidden/>
          </w:rPr>
          <w:fldChar w:fldCharType="separate"/>
        </w:r>
        <w:r w:rsidR="00B04857">
          <w:rPr>
            <w:noProof/>
            <w:webHidden/>
          </w:rPr>
          <w:t>viii</w:t>
        </w:r>
        <w:r w:rsidR="00B04857">
          <w:rPr>
            <w:noProof/>
            <w:webHidden/>
          </w:rPr>
          <w:fldChar w:fldCharType="end"/>
        </w:r>
      </w:hyperlink>
    </w:p>
    <w:p w14:paraId="5E2B08CE" w14:textId="3DD5A7B1"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08" w:history="1">
        <w:r w:rsidR="00B04857" w:rsidRPr="00F847A9">
          <w:rPr>
            <w:rStyle w:val="Hyperlink"/>
            <w:noProof/>
          </w:rPr>
          <w:t>AUTHOR CONTRIBUTIONS</w:t>
        </w:r>
        <w:r w:rsidR="00B04857">
          <w:rPr>
            <w:noProof/>
            <w:webHidden/>
          </w:rPr>
          <w:tab/>
        </w:r>
        <w:r w:rsidR="00B04857">
          <w:rPr>
            <w:noProof/>
            <w:webHidden/>
          </w:rPr>
          <w:fldChar w:fldCharType="begin"/>
        </w:r>
        <w:r w:rsidR="00B04857">
          <w:rPr>
            <w:noProof/>
            <w:webHidden/>
          </w:rPr>
          <w:instrText xml:space="preserve"> PAGEREF _Toc44692808 \h </w:instrText>
        </w:r>
        <w:r w:rsidR="00B04857">
          <w:rPr>
            <w:noProof/>
            <w:webHidden/>
          </w:rPr>
        </w:r>
        <w:r w:rsidR="00B04857">
          <w:rPr>
            <w:noProof/>
            <w:webHidden/>
          </w:rPr>
          <w:fldChar w:fldCharType="separate"/>
        </w:r>
        <w:r w:rsidR="00B04857">
          <w:rPr>
            <w:noProof/>
            <w:webHidden/>
          </w:rPr>
          <w:t>ix</w:t>
        </w:r>
        <w:r w:rsidR="00B04857">
          <w:rPr>
            <w:noProof/>
            <w:webHidden/>
          </w:rPr>
          <w:fldChar w:fldCharType="end"/>
        </w:r>
      </w:hyperlink>
    </w:p>
    <w:p w14:paraId="33FDB043" w14:textId="3AC3E21A"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09" w:history="1">
        <w:r w:rsidR="00B04857" w:rsidRPr="00F847A9">
          <w:rPr>
            <w:rStyle w:val="Hyperlink"/>
            <w:noProof/>
          </w:rPr>
          <w:t>LIST OF Tables</w:t>
        </w:r>
        <w:r w:rsidR="00B04857">
          <w:rPr>
            <w:noProof/>
            <w:webHidden/>
          </w:rPr>
          <w:tab/>
        </w:r>
        <w:r w:rsidR="00B04857">
          <w:rPr>
            <w:noProof/>
            <w:webHidden/>
          </w:rPr>
          <w:fldChar w:fldCharType="begin"/>
        </w:r>
        <w:r w:rsidR="00B04857">
          <w:rPr>
            <w:noProof/>
            <w:webHidden/>
          </w:rPr>
          <w:instrText xml:space="preserve"> PAGEREF _Toc44692809 \h </w:instrText>
        </w:r>
        <w:r w:rsidR="00B04857">
          <w:rPr>
            <w:noProof/>
            <w:webHidden/>
          </w:rPr>
        </w:r>
        <w:r w:rsidR="00B04857">
          <w:rPr>
            <w:noProof/>
            <w:webHidden/>
          </w:rPr>
          <w:fldChar w:fldCharType="separate"/>
        </w:r>
        <w:r w:rsidR="00B04857">
          <w:rPr>
            <w:noProof/>
            <w:webHidden/>
          </w:rPr>
          <w:t>x</w:t>
        </w:r>
        <w:r w:rsidR="00B04857">
          <w:rPr>
            <w:noProof/>
            <w:webHidden/>
          </w:rPr>
          <w:fldChar w:fldCharType="end"/>
        </w:r>
      </w:hyperlink>
    </w:p>
    <w:p w14:paraId="265FC39F" w14:textId="17C2DD74"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10" w:history="1">
        <w:r w:rsidR="00B04857" w:rsidRPr="00F847A9">
          <w:rPr>
            <w:rStyle w:val="Hyperlink"/>
            <w:noProof/>
          </w:rPr>
          <w:t>LIST OF FIGURES</w:t>
        </w:r>
        <w:r w:rsidR="00B04857">
          <w:rPr>
            <w:noProof/>
            <w:webHidden/>
          </w:rPr>
          <w:tab/>
        </w:r>
        <w:r w:rsidR="00B04857">
          <w:rPr>
            <w:noProof/>
            <w:webHidden/>
          </w:rPr>
          <w:fldChar w:fldCharType="begin"/>
        </w:r>
        <w:r w:rsidR="00B04857">
          <w:rPr>
            <w:noProof/>
            <w:webHidden/>
          </w:rPr>
          <w:instrText xml:space="preserve"> PAGEREF _Toc44692810 \h </w:instrText>
        </w:r>
        <w:r w:rsidR="00B04857">
          <w:rPr>
            <w:noProof/>
            <w:webHidden/>
          </w:rPr>
        </w:r>
        <w:r w:rsidR="00B04857">
          <w:rPr>
            <w:noProof/>
            <w:webHidden/>
          </w:rPr>
          <w:fldChar w:fldCharType="separate"/>
        </w:r>
        <w:r w:rsidR="00B04857">
          <w:rPr>
            <w:noProof/>
            <w:webHidden/>
          </w:rPr>
          <w:t>xi</w:t>
        </w:r>
        <w:r w:rsidR="00B04857">
          <w:rPr>
            <w:noProof/>
            <w:webHidden/>
          </w:rPr>
          <w:fldChar w:fldCharType="end"/>
        </w:r>
      </w:hyperlink>
    </w:p>
    <w:p w14:paraId="42E076F7" w14:textId="07984E02"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11" w:history="1">
        <w:r w:rsidR="00B04857" w:rsidRPr="00F847A9">
          <w:rPr>
            <w:rStyle w:val="Hyperlink"/>
            <w:noProof/>
          </w:rPr>
          <w:t>LIST OF ABBREVIATIONS</w:t>
        </w:r>
        <w:r w:rsidR="00B04857">
          <w:rPr>
            <w:noProof/>
            <w:webHidden/>
          </w:rPr>
          <w:tab/>
        </w:r>
        <w:r w:rsidR="00B04857">
          <w:rPr>
            <w:noProof/>
            <w:webHidden/>
          </w:rPr>
          <w:fldChar w:fldCharType="begin"/>
        </w:r>
        <w:r w:rsidR="00B04857">
          <w:rPr>
            <w:noProof/>
            <w:webHidden/>
          </w:rPr>
          <w:instrText xml:space="preserve"> PAGEREF _Toc44692811 \h </w:instrText>
        </w:r>
        <w:r w:rsidR="00B04857">
          <w:rPr>
            <w:noProof/>
            <w:webHidden/>
          </w:rPr>
        </w:r>
        <w:r w:rsidR="00B04857">
          <w:rPr>
            <w:noProof/>
            <w:webHidden/>
          </w:rPr>
          <w:fldChar w:fldCharType="separate"/>
        </w:r>
        <w:r w:rsidR="00B04857">
          <w:rPr>
            <w:noProof/>
            <w:webHidden/>
          </w:rPr>
          <w:t>xii</w:t>
        </w:r>
        <w:r w:rsidR="00B04857">
          <w:rPr>
            <w:noProof/>
            <w:webHidden/>
          </w:rPr>
          <w:fldChar w:fldCharType="end"/>
        </w:r>
      </w:hyperlink>
    </w:p>
    <w:p w14:paraId="3840B128" w14:textId="11B0628D"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12" w:history="1">
        <w:r w:rsidR="00B04857" w:rsidRPr="00F847A9">
          <w:rPr>
            <w:rStyle w:val="Hyperlink"/>
            <w:noProof/>
          </w:rPr>
          <w:t>CHAPTER 1: Literature review</w:t>
        </w:r>
        <w:r w:rsidR="00B04857">
          <w:rPr>
            <w:noProof/>
            <w:webHidden/>
          </w:rPr>
          <w:tab/>
        </w:r>
        <w:r w:rsidR="00B04857">
          <w:rPr>
            <w:noProof/>
            <w:webHidden/>
          </w:rPr>
          <w:fldChar w:fldCharType="begin"/>
        </w:r>
        <w:r w:rsidR="00B04857">
          <w:rPr>
            <w:noProof/>
            <w:webHidden/>
          </w:rPr>
          <w:instrText xml:space="preserve"> PAGEREF _Toc44692812 \h </w:instrText>
        </w:r>
        <w:r w:rsidR="00B04857">
          <w:rPr>
            <w:noProof/>
            <w:webHidden/>
          </w:rPr>
        </w:r>
        <w:r w:rsidR="00B04857">
          <w:rPr>
            <w:noProof/>
            <w:webHidden/>
          </w:rPr>
          <w:fldChar w:fldCharType="separate"/>
        </w:r>
        <w:r w:rsidR="00B04857">
          <w:rPr>
            <w:noProof/>
            <w:webHidden/>
          </w:rPr>
          <w:t>1</w:t>
        </w:r>
        <w:r w:rsidR="00B04857">
          <w:rPr>
            <w:noProof/>
            <w:webHidden/>
          </w:rPr>
          <w:fldChar w:fldCharType="end"/>
        </w:r>
      </w:hyperlink>
    </w:p>
    <w:p w14:paraId="24D913B0" w14:textId="367DD4BC"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13" w:history="1">
        <w:r w:rsidR="00B04857" w:rsidRPr="00F847A9">
          <w:rPr>
            <w:rStyle w:val="Hyperlink"/>
            <w:noProof/>
          </w:rPr>
          <w:t>1.0 First topic</w:t>
        </w:r>
        <w:r w:rsidR="00B04857">
          <w:rPr>
            <w:noProof/>
            <w:webHidden/>
          </w:rPr>
          <w:tab/>
        </w:r>
        <w:r w:rsidR="00B04857">
          <w:rPr>
            <w:noProof/>
            <w:webHidden/>
          </w:rPr>
          <w:fldChar w:fldCharType="begin"/>
        </w:r>
        <w:r w:rsidR="00B04857">
          <w:rPr>
            <w:noProof/>
            <w:webHidden/>
          </w:rPr>
          <w:instrText xml:space="preserve"> PAGEREF _Toc44692813 \h </w:instrText>
        </w:r>
        <w:r w:rsidR="00B04857">
          <w:rPr>
            <w:noProof/>
            <w:webHidden/>
          </w:rPr>
        </w:r>
        <w:r w:rsidR="00B04857">
          <w:rPr>
            <w:noProof/>
            <w:webHidden/>
          </w:rPr>
          <w:fldChar w:fldCharType="separate"/>
        </w:r>
        <w:r w:rsidR="00B04857">
          <w:rPr>
            <w:noProof/>
            <w:webHidden/>
          </w:rPr>
          <w:t>1</w:t>
        </w:r>
        <w:r w:rsidR="00B04857">
          <w:rPr>
            <w:noProof/>
            <w:webHidden/>
          </w:rPr>
          <w:fldChar w:fldCharType="end"/>
        </w:r>
      </w:hyperlink>
    </w:p>
    <w:p w14:paraId="36D51DB5" w14:textId="6FB960FC"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14" w:history="1">
        <w:r w:rsidR="00B04857" w:rsidRPr="00F847A9">
          <w:rPr>
            <w:rStyle w:val="Hyperlink"/>
            <w:noProof/>
            <w:lang w:val="en-CA"/>
          </w:rPr>
          <w:t>1.0.1 topic</w:t>
        </w:r>
        <w:r w:rsidR="00B04857">
          <w:rPr>
            <w:noProof/>
            <w:webHidden/>
          </w:rPr>
          <w:tab/>
        </w:r>
        <w:r w:rsidR="00B04857">
          <w:rPr>
            <w:noProof/>
            <w:webHidden/>
          </w:rPr>
          <w:fldChar w:fldCharType="begin"/>
        </w:r>
        <w:r w:rsidR="00B04857">
          <w:rPr>
            <w:noProof/>
            <w:webHidden/>
          </w:rPr>
          <w:instrText xml:space="preserve"> PAGEREF _Toc44692814 \h </w:instrText>
        </w:r>
        <w:r w:rsidR="00B04857">
          <w:rPr>
            <w:noProof/>
            <w:webHidden/>
          </w:rPr>
        </w:r>
        <w:r w:rsidR="00B04857">
          <w:rPr>
            <w:noProof/>
            <w:webHidden/>
          </w:rPr>
          <w:fldChar w:fldCharType="separate"/>
        </w:r>
        <w:r w:rsidR="00B04857">
          <w:rPr>
            <w:noProof/>
            <w:webHidden/>
          </w:rPr>
          <w:t>5</w:t>
        </w:r>
        <w:r w:rsidR="00B04857">
          <w:rPr>
            <w:noProof/>
            <w:webHidden/>
          </w:rPr>
          <w:fldChar w:fldCharType="end"/>
        </w:r>
      </w:hyperlink>
    </w:p>
    <w:p w14:paraId="28E16945" w14:textId="1B13EF22"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15" w:history="1">
        <w:r w:rsidR="00B04857" w:rsidRPr="00F847A9">
          <w:rPr>
            <w:rStyle w:val="Hyperlink"/>
            <w:noProof/>
            <w:lang w:val="en-CA"/>
          </w:rPr>
          <w:t>1.1 topic</w:t>
        </w:r>
        <w:r w:rsidR="00B04857">
          <w:rPr>
            <w:noProof/>
            <w:webHidden/>
          </w:rPr>
          <w:tab/>
        </w:r>
        <w:r w:rsidR="00B04857">
          <w:rPr>
            <w:noProof/>
            <w:webHidden/>
          </w:rPr>
          <w:fldChar w:fldCharType="begin"/>
        </w:r>
        <w:r w:rsidR="00B04857">
          <w:rPr>
            <w:noProof/>
            <w:webHidden/>
          </w:rPr>
          <w:instrText xml:space="preserve"> PAGEREF _Toc44692815 \h </w:instrText>
        </w:r>
        <w:r w:rsidR="00B04857">
          <w:rPr>
            <w:noProof/>
            <w:webHidden/>
          </w:rPr>
        </w:r>
        <w:r w:rsidR="00B04857">
          <w:rPr>
            <w:noProof/>
            <w:webHidden/>
          </w:rPr>
          <w:fldChar w:fldCharType="separate"/>
        </w:r>
        <w:r w:rsidR="00B04857">
          <w:rPr>
            <w:noProof/>
            <w:webHidden/>
          </w:rPr>
          <w:t>7</w:t>
        </w:r>
        <w:r w:rsidR="00B04857">
          <w:rPr>
            <w:noProof/>
            <w:webHidden/>
          </w:rPr>
          <w:fldChar w:fldCharType="end"/>
        </w:r>
      </w:hyperlink>
    </w:p>
    <w:p w14:paraId="6A903E9A" w14:textId="0380F5C0"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16" w:history="1">
        <w:r w:rsidR="00B04857" w:rsidRPr="00F847A9">
          <w:rPr>
            <w:rStyle w:val="Hyperlink"/>
            <w:noProof/>
            <w:lang w:val="en-CA"/>
          </w:rPr>
          <w:t>1.1.1 topic</w:t>
        </w:r>
        <w:r w:rsidR="00B04857">
          <w:rPr>
            <w:noProof/>
            <w:webHidden/>
          </w:rPr>
          <w:tab/>
        </w:r>
        <w:r w:rsidR="00B04857">
          <w:rPr>
            <w:noProof/>
            <w:webHidden/>
          </w:rPr>
          <w:fldChar w:fldCharType="begin"/>
        </w:r>
        <w:r w:rsidR="00B04857">
          <w:rPr>
            <w:noProof/>
            <w:webHidden/>
          </w:rPr>
          <w:instrText xml:space="preserve"> PAGEREF _Toc44692816 \h </w:instrText>
        </w:r>
        <w:r w:rsidR="00B04857">
          <w:rPr>
            <w:noProof/>
            <w:webHidden/>
          </w:rPr>
        </w:r>
        <w:r w:rsidR="00B04857">
          <w:rPr>
            <w:noProof/>
            <w:webHidden/>
          </w:rPr>
          <w:fldChar w:fldCharType="separate"/>
        </w:r>
        <w:r w:rsidR="00B04857">
          <w:rPr>
            <w:noProof/>
            <w:webHidden/>
          </w:rPr>
          <w:t>8</w:t>
        </w:r>
        <w:r w:rsidR="00B04857">
          <w:rPr>
            <w:noProof/>
            <w:webHidden/>
          </w:rPr>
          <w:fldChar w:fldCharType="end"/>
        </w:r>
      </w:hyperlink>
    </w:p>
    <w:p w14:paraId="3ABE7F2D" w14:textId="2226F4E6" w:rsidR="00B04857" w:rsidRDefault="008552B8" w:rsidP="00EB2121">
      <w:pPr>
        <w:pStyle w:val="TOC4"/>
        <w:tabs>
          <w:tab w:val="right" w:pos="9350"/>
        </w:tabs>
        <w:spacing w:line="360" w:lineRule="auto"/>
        <w:rPr>
          <w:rFonts w:eastAsiaTheme="minorEastAsia" w:cstheme="minorBidi"/>
          <w:noProof/>
          <w:sz w:val="24"/>
          <w:szCs w:val="24"/>
          <w:lang w:val="en-CA"/>
        </w:rPr>
      </w:pPr>
      <w:hyperlink w:anchor="_Toc44692817" w:history="1">
        <w:r w:rsidR="00B04857" w:rsidRPr="00F847A9">
          <w:rPr>
            <w:rStyle w:val="Hyperlink"/>
            <w:noProof/>
            <w:lang w:val="en-CA"/>
          </w:rPr>
          <w:t>1.1.1.1 topic</w:t>
        </w:r>
        <w:r w:rsidR="00B04857">
          <w:rPr>
            <w:noProof/>
            <w:webHidden/>
          </w:rPr>
          <w:tab/>
        </w:r>
        <w:r w:rsidR="00B04857">
          <w:rPr>
            <w:noProof/>
            <w:webHidden/>
          </w:rPr>
          <w:fldChar w:fldCharType="begin"/>
        </w:r>
        <w:r w:rsidR="00B04857">
          <w:rPr>
            <w:noProof/>
            <w:webHidden/>
          </w:rPr>
          <w:instrText xml:space="preserve"> PAGEREF _Toc44692817 \h </w:instrText>
        </w:r>
        <w:r w:rsidR="00B04857">
          <w:rPr>
            <w:noProof/>
            <w:webHidden/>
          </w:rPr>
        </w:r>
        <w:r w:rsidR="00B04857">
          <w:rPr>
            <w:noProof/>
            <w:webHidden/>
          </w:rPr>
          <w:fldChar w:fldCharType="separate"/>
        </w:r>
        <w:r w:rsidR="00B04857">
          <w:rPr>
            <w:noProof/>
            <w:webHidden/>
          </w:rPr>
          <w:t>12</w:t>
        </w:r>
        <w:r w:rsidR="00B04857">
          <w:rPr>
            <w:noProof/>
            <w:webHidden/>
          </w:rPr>
          <w:fldChar w:fldCharType="end"/>
        </w:r>
      </w:hyperlink>
    </w:p>
    <w:p w14:paraId="3921A409" w14:textId="51A3CE46" w:rsidR="00B04857" w:rsidRDefault="008552B8" w:rsidP="00EB2121">
      <w:pPr>
        <w:pStyle w:val="TOC4"/>
        <w:tabs>
          <w:tab w:val="right" w:pos="9350"/>
        </w:tabs>
        <w:spacing w:line="360" w:lineRule="auto"/>
        <w:rPr>
          <w:rFonts w:eastAsiaTheme="minorEastAsia" w:cstheme="minorBidi"/>
          <w:noProof/>
          <w:sz w:val="24"/>
          <w:szCs w:val="24"/>
          <w:lang w:val="en-CA"/>
        </w:rPr>
      </w:pPr>
      <w:hyperlink w:anchor="_Toc44692818" w:history="1">
        <w:r w:rsidR="00B04857" w:rsidRPr="00F847A9">
          <w:rPr>
            <w:rStyle w:val="Hyperlink"/>
            <w:noProof/>
            <w:lang w:val="en-CA"/>
          </w:rPr>
          <w:t>1.1.1.2 topic</w:t>
        </w:r>
        <w:r w:rsidR="00B04857">
          <w:rPr>
            <w:noProof/>
            <w:webHidden/>
          </w:rPr>
          <w:tab/>
        </w:r>
        <w:r w:rsidR="00B04857">
          <w:rPr>
            <w:noProof/>
            <w:webHidden/>
          </w:rPr>
          <w:fldChar w:fldCharType="begin"/>
        </w:r>
        <w:r w:rsidR="00B04857">
          <w:rPr>
            <w:noProof/>
            <w:webHidden/>
          </w:rPr>
          <w:instrText xml:space="preserve"> PAGEREF _Toc44692818 \h </w:instrText>
        </w:r>
        <w:r w:rsidR="00B04857">
          <w:rPr>
            <w:noProof/>
            <w:webHidden/>
          </w:rPr>
        </w:r>
        <w:r w:rsidR="00B04857">
          <w:rPr>
            <w:noProof/>
            <w:webHidden/>
          </w:rPr>
          <w:fldChar w:fldCharType="separate"/>
        </w:r>
        <w:r w:rsidR="00B04857">
          <w:rPr>
            <w:noProof/>
            <w:webHidden/>
          </w:rPr>
          <w:t>13</w:t>
        </w:r>
        <w:r w:rsidR="00B04857">
          <w:rPr>
            <w:noProof/>
            <w:webHidden/>
          </w:rPr>
          <w:fldChar w:fldCharType="end"/>
        </w:r>
      </w:hyperlink>
    </w:p>
    <w:p w14:paraId="5A9EBA12" w14:textId="080C2BA4"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19" w:history="1">
        <w:r w:rsidR="00B04857" w:rsidRPr="00F847A9">
          <w:rPr>
            <w:rStyle w:val="Hyperlink"/>
            <w:noProof/>
            <w:lang w:val="en-CA"/>
          </w:rPr>
          <w:t>1.1.2 topic</w:t>
        </w:r>
        <w:r w:rsidR="00B04857">
          <w:rPr>
            <w:noProof/>
            <w:webHidden/>
          </w:rPr>
          <w:tab/>
        </w:r>
        <w:r w:rsidR="00B04857">
          <w:rPr>
            <w:noProof/>
            <w:webHidden/>
          </w:rPr>
          <w:fldChar w:fldCharType="begin"/>
        </w:r>
        <w:r w:rsidR="00B04857">
          <w:rPr>
            <w:noProof/>
            <w:webHidden/>
          </w:rPr>
          <w:instrText xml:space="preserve"> PAGEREF _Toc44692819 \h </w:instrText>
        </w:r>
        <w:r w:rsidR="00B04857">
          <w:rPr>
            <w:noProof/>
            <w:webHidden/>
          </w:rPr>
        </w:r>
        <w:r w:rsidR="00B04857">
          <w:rPr>
            <w:noProof/>
            <w:webHidden/>
          </w:rPr>
          <w:fldChar w:fldCharType="separate"/>
        </w:r>
        <w:r w:rsidR="00B04857">
          <w:rPr>
            <w:noProof/>
            <w:webHidden/>
          </w:rPr>
          <w:t>15</w:t>
        </w:r>
        <w:r w:rsidR="00B04857">
          <w:rPr>
            <w:noProof/>
            <w:webHidden/>
          </w:rPr>
          <w:fldChar w:fldCharType="end"/>
        </w:r>
      </w:hyperlink>
    </w:p>
    <w:p w14:paraId="16552559" w14:textId="671D6167" w:rsidR="00B04857" w:rsidRDefault="008552B8" w:rsidP="00EB2121">
      <w:pPr>
        <w:pStyle w:val="TOC4"/>
        <w:tabs>
          <w:tab w:val="right" w:pos="9350"/>
        </w:tabs>
        <w:spacing w:line="360" w:lineRule="auto"/>
        <w:rPr>
          <w:rFonts w:eastAsiaTheme="minorEastAsia" w:cstheme="minorBidi"/>
          <w:noProof/>
          <w:sz w:val="24"/>
          <w:szCs w:val="24"/>
          <w:lang w:val="en-CA"/>
        </w:rPr>
      </w:pPr>
      <w:hyperlink w:anchor="_Toc44692820" w:history="1">
        <w:r w:rsidR="00B04857" w:rsidRPr="00F847A9">
          <w:rPr>
            <w:rStyle w:val="Hyperlink"/>
            <w:noProof/>
            <w:lang w:val="en-CA"/>
          </w:rPr>
          <w:t>1.1.2.1 topic</w:t>
        </w:r>
        <w:r w:rsidR="00B04857">
          <w:rPr>
            <w:noProof/>
            <w:webHidden/>
          </w:rPr>
          <w:tab/>
        </w:r>
        <w:r w:rsidR="00B04857">
          <w:rPr>
            <w:noProof/>
            <w:webHidden/>
          </w:rPr>
          <w:fldChar w:fldCharType="begin"/>
        </w:r>
        <w:r w:rsidR="00B04857">
          <w:rPr>
            <w:noProof/>
            <w:webHidden/>
          </w:rPr>
          <w:instrText xml:space="preserve"> PAGEREF _Toc44692820 \h </w:instrText>
        </w:r>
        <w:r w:rsidR="00B04857">
          <w:rPr>
            <w:noProof/>
            <w:webHidden/>
          </w:rPr>
        </w:r>
        <w:r w:rsidR="00B04857">
          <w:rPr>
            <w:noProof/>
            <w:webHidden/>
          </w:rPr>
          <w:fldChar w:fldCharType="separate"/>
        </w:r>
        <w:r w:rsidR="00B04857">
          <w:rPr>
            <w:noProof/>
            <w:webHidden/>
          </w:rPr>
          <w:t>16</w:t>
        </w:r>
        <w:r w:rsidR="00B04857">
          <w:rPr>
            <w:noProof/>
            <w:webHidden/>
          </w:rPr>
          <w:fldChar w:fldCharType="end"/>
        </w:r>
      </w:hyperlink>
    </w:p>
    <w:p w14:paraId="5B8694E2" w14:textId="6AD85462"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21" w:history="1">
        <w:r w:rsidR="00B04857" w:rsidRPr="00F847A9">
          <w:rPr>
            <w:rStyle w:val="Hyperlink"/>
            <w:noProof/>
            <w:lang w:val="en-CA"/>
          </w:rPr>
          <w:t>1.2 Topic</w:t>
        </w:r>
        <w:r w:rsidR="00B04857">
          <w:rPr>
            <w:noProof/>
            <w:webHidden/>
          </w:rPr>
          <w:tab/>
        </w:r>
        <w:r w:rsidR="00B04857">
          <w:rPr>
            <w:noProof/>
            <w:webHidden/>
          </w:rPr>
          <w:fldChar w:fldCharType="begin"/>
        </w:r>
        <w:r w:rsidR="00B04857">
          <w:rPr>
            <w:noProof/>
            <w:webHidden/>
          </w:rPr>
          <w:instrText xml:space="preserve"> PAGEREF _Toc44692821 \h </w:instrText>
        </w:r>
        <w:r w:rsidR="00B04857">
          <w:rPr>
            <w:noProof/>
            <w:webHidden/>
          </w:rPr>
        </w:r>
        <w:r w:rsidR="00B04857">
          <w:rPr>
            <w:noProof/>
            <w:webHidden/>
          </w:rPr>
          <w:fldChar w:fldCharType="separate"/>
        </w:r>
        <w:r w:rsidR="00B04857">
          <w:rPr>
            <w:noProof/>
            <w:webHidden/>
          </w:rPr>
          <w:t>19</w:t>
        </w:r>
        <w:r w:rsidR="00B04857">
          <w:rPr>
            <w:noProof/>
            <w:webHidden/>
          </w:rPr>
          <w:fldChar w:fldCharType="end"/>
        </w:r>
      </w:hyperlink>
    </w:p>
    <w:p w14:paraId="550A7BDD" w14:textId="7E9854DE"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22" w:history="1">
        <w:r w:rsidR="00B04857" w:rsidRPr="00F847A9">
          <w:rPr>
            <w:rStyle w:val="Hyperlink"/>
            <w:noProof/>
            <w:lang w:val="en-CA"/>
          </w:rPr>
          <w:t>1.2.1 topic</w:t>
        </w:r>
        <w:r w:rsidR="00B04857">
          <w:rPr>
            <w:noProof/>
            <w:webHidden/>
          </w:rPr>
          <w:tab/>
        </w:r>
        <w:r w:rsidR="00B04857">
          <w:rPr>
            <w:noProof/>
            <w:webHidden/>
          </w:rPr>
          <w:fldChar w:fldCharType="begin"/>
        </w:r>
        <w:r w:rsidR="00B04857">
          <w:rPr>
            <w:noProof/>
            <w:webHidden/>
          </w:rPr>
          <w:instrText xml:space="preserve"> PAGEREF _Toc44692822 \h </w:instrText>
        </w:r>
        <w:r w:rsidR="00B04857">
          <w:rPr>
            <w:noProof/>
            <w:webHidden/>
          </w:rPr>
        </w:r>
        <w:r w:rsidR="00B04857">
          <w:rPr>
            <w:noProof/>
            <w:webHidden/>
          </w:rPr>
          <w:fldChar w:fldCharType="separate"/>
        </w:r>
        <w:r w:rsidR="00B04857">
          <w:rPr>
            <w:noProof/>
            <w:webHidden/>
          </w:rPr>
          <w:t>20</w:t>
        </w:r>
        <w:r w:rsidR="00B04857">
          <w:rPr>
            <w:noProof/>
            <w:webHidden/>
          </w:rPr>
          <w:fldChar w:fldCharType="end"/>
        </w:r>
      </w:hyperlink>
    </w:p>
    <w:p w14:paraId="0E3EBE5B" w14:textId="16BF8B75"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23" w:history="1">
        <w:r w:rsidR="00B04857" w:rsidRPr="00F847A9">
          <w:rPr>
            <w:rStyle w:val="Hyperlink"/>
            <w:noProof/>
            <w:lang w:val="en-CA"/>
          </w:rPr>
          <w:t>1.3 Topic</w:t>
        </w:r>
        <w:r w:rsidR="00B04857">
          <w:rPr>
            <w:noProof/>
            <w:webHidden/>
          </w:rPr>
          <w:tab/>
        </w:r>
        <w:r w:rsidR="00B04857">
          <w:rPr>
            <w:noProof/>
            <w:webHidden/>
          </w:rPr>
          <w:fldChar w:fldCharType="begin"/>
        </w:r>
        <w:r w:rsidR="00B04857">
          <w:rPr>
            <w:noProof/>
            <w:webHidden/>
          </w:rPr>
          <w:instrText xml:space="preserve"> PAGEREF _Toc44692823 \h </w:instrText>
        </w:r>
        <w:r w:rsidR="00B04857">
          <w:rPr>
            <w:noProof/>
            <w:webHidden/>
          </w:rPr>
        </w:r>
        <w:r w:rsidR="00B04857">
          <w:rPr>
            <w:noProof/>
            <w:webHidden/>
          </w:rPr>
          <w:fldChar w:fldCharType="separate"/>
        </w:r>
        <w:r w:rsidR="00B04857">
          <w:rPr>
            <w:noProof/>
            <w:webHidden/>
          </w:rPr>
          <w:t>22</w:t>
        </w:r>
        <w:r w:rsidR="00B04857">
          <w:rPr>
            <w:noProof/>
            <w:webHidden/>
          </w:rPr>
          <w:fldChar w:fldCharType="end"/>
        </w:r>
      </w:hyperlink>
    </w:p>
    <w:p w14:paraId="18196035" w14:textId="199EEF27"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24" w:history="1">
        <w:r w:rsidR="00B04857" w:rsidRPr="00F847A9">
          <w:rPr>
            <w:rStyle w:val="Hyperlink"/>
            <w:noProof/>
            <w:lang w:val="en-CA"/>
          </w:rPr>
          <w:t>1.3.2 topic</w:t>
        </w:r>
        <w:r w:rsidR="00B04857">
          <w:rPr>
            <w:noProof/>
            <w:webHidden/>
          </w:rPr>
          <w:tab/>
        </w:r>
        <w:r w:rsidR="00B04857">
          <w:rPr>
            <w:noProof/>
            <w:webHidden/>
          </w:rPr>
          <w:fldChar w:fldCharType="begin"/>
        </w:r>
        <w:r w:rsidR="00B04857">
          <w:rPr>
            <w:noProof/>
            <w:webHidden/>
          </w:rPr>
          <w:instrText xml:space="preserve"> PAGEREF _Toc44692824 \h </w:instrText>
        </w:r>
        <w:r w:rsidR="00B04857">
          <w:rPr>
            <w:noProof/>
            <w:webHidden/>
          </w:rPr>
        </w:r>
        <w:r w:rsidR="00B04857">
          <w:rPr>
            <w:noProof/>
            <w:webHidden/>
          </w:rPr>
          <w:fldChar w:fldCharType="separate"/>
        </w:r>
        <w:r w:rsidR="00B04857">
          <w:rPr>
            <w:noProof/>
            <w:webHidden/>
          </w:rPr>
          <w:t>23</w:t>
        </w:r>
        <w:r w:rsidR="00B04857">
          <w:rPr>
            <w:noProof/>
            <w:webHidden/>
          </w:rPr>
          <w:fldChar w:fldCharType="end"/>
        </w:r>
      </w:hyperlink>
    </w:p>
    <w:p w14:paraId="208C9F1B" w14:textId="54EFAFF7"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25" w:history="1">
        <w:r w:rsidR="00B04857" w:rsidRPr="00F847A9">
          <w:rPr>
            <w:rStyle w:val="Hyperlink"/>
            <w:noProof/>
            <w:lang w:val="en-CA"/>
          </w:rPr>
          <w:t>1.4 Hypothesis</w:t>
        </w:r>
        <w:r w:rsidR="00B04857">
          <w:rPr>
            <w:noProof/>
            <w:webHidden/>
          </w:rPr>
          <w:tab/>
        </w:r>
        <w:r w:rsidR="00B04857">
          <w:rPr>
            <w:noProof/>
            <w:webHidden/>
          </w:rPr>
          <w:fldChar w:fldCharType="begin"/>
        </w:r>
        <w:r w:rsidR="00B04857">
          <w:rPr>
            <w:noProof/>
            <w:webHidden/>
          </w:rPr>
          <w:instrText xml:space="preserve"> PAGEREF _Toc44692825 \h </w:instrText>
        </w:r>
        <w:r w:rsidR="00B04857">
          <w:rPr>
            <w:noProof/>
            <w:webHidden/>
          </w:rPr>
        </w:r>
        <w:r w:rsidR="00B04857">
          <w:rPr>
            <w:noProof/>
            <w:webHidden/>
          </w:rPr>
          <w:fldChar w:fldCharType="separate"/>
        </w:r>
        <w:r w:rsidR="00B04857">
          <w:rPr>
            <w:noProof/>
            <w:webHidden/>
          </w:rPr>
          <w:t>25</w:t>
        </w:r>
        <w:r w:rsidR="00B04857">
          <w:rPr>
            <w:noProof/>
            <w:webHidden/>
          </w:rPr>
          <w:fldChar w:fldCharType="end"/>
        </w:r>
      </w:hyperlink>
    </w:p>
    <w:p w14:paraId="4DC09E15" w14:textId="2DBC297B"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26" w:history="1">
        <w:r w:rsidR="00B04857" w:rsidRPr="00F847A9">
          <w:rPr>
            <w:rStyle w:val="Hyperlink"/>
            <w:noProof/>
            <w:lang w:val="en-CA"/>
          </w:rPr>
          <w:t>1.5 Objectives</w:t>
        </w:r>
        <w:r w:rsidR="00B04857">
          <w:rPr>
            <w:noProof/>
            <w:webHidden/>
          </w:rPr>
          <w:tab/>
        </w:r>
        <w:r w:rsidR="00B04857">
          <w:rPr>
            <w:noProof/>
            <w:webHidden/>
          </w:rPr>
          <w:fldChar w:fldCharType="begin"/>
        </w:r>
        <w:r w:rsidR="00B04857">
          <w:rPr>
            <w:noProof/>
            <w:webHidden/>
          </w:rPr>
          <w:instrText xml:space="preserve"> PAGEREF _Toc44692826 \h </w:instrText>
        </w:r>
        <w:r w:rsidR="00B04857">
          <w:rPr>
            <w:noProof/>
            <w:webHidden/>
          </w:rPr>
        </w:r>
        <w:r w:rsidR="00B04857">
          <w:rPr>
            <w:noProof/>
            <w:webHidden/>
          </w:rPr>
          <w:fldChar w:fldCharType="separate"/>
        </w:r>
        <w:r w:rsidR="00B04857">
          <w:rPr>
            <w:noProof/>
            <w:webHidden/>
          </w:rPr>
          <w:t>26</w:t>
        </w:r>
        <w:r w:rsidR="00B04857">
          <w:rPr>
            <w:noProof/>
            <w:webHidden/>
          </w:rPr>
          <w:fldChar w:fldCharType="end"/>
        </w:r>
      </w:hyperlink>
    </w:p>
    <w:p w14:paraId="717D6C35" w14:textId="3A69D31A"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27" w:history="1">
        <w:r w:rsidR="00B04857" w:rsidRPr="00F847A9">
          <w:rPr>
            <w:rStyle w:val="Hyperlink"/>
            <w:noProof/>
          </w:rPr>
          <w:t>2.0 Materials and Methods</w:t>
        </w:r>
        <w:r w:rsidR="00B04857">
          <w:rPr>
            <w:noProof/>
            <w:webHidden/>
          </w:rPr>
          <w:tab/>
        </w:r>
        <w:r w:rsidR="00B04857">
          <w:rPr>
            <w:noProof/>
            <w:webHidden/>
          </w:rPr>
          <w:fldChar w:fldCharType="begin"/>
        </w:r>
        <w:r w:rsidR="00B04857">
          <w:rPr>
            <w:noProof/>
            <w:webHidden/>
          </w:rPr>
          <w:instrText xml:space="preserve"> PAGEREF _Toc44692827 \h </w:instrText>
        </w:r>
        <w:r w:rsidR="00B04857">
          <w:rPr>
            <w:noProof/>
            <w:webHidden/>
          </w:rPr>
        </w:r>
        <w:r w:rsidR="00B04857">
          <w:rPr>
            <w:noProof/>
            <w:webHidden/>
          </w:rPr>
          <w:fldChar w:fldCharType="separate"/>
        </w:r>
        <w:r w:rsidR="00B04857">
          <w:rPr>
            <w:noProof/>
            <w:webHidden/>
          </w:rPr>
          <w:t>27</w:t>
        </w:r>
        <w:r w:rsidR="00B04857">
          <w:rPr>
            <w:noProof/>
            <w:webHidden/>
          </w:rPr>
          <w:fldChar w:fldCharType="end"/>
        </w:r>
      </w:hyperlink>
    </w:p>
    <w:p w14:paraId="73AD32A0" w14:textId="0AC3EEBC"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28" w:history="1">
        <w:r w:rsidR="00B04857" w:rsidRPr="00F847A9">
          <w:rPr>
            <w:rStyle w:val="Hyperlink"/>
            <w:noProof/>
            <w:lang w:val="en-CA"/>
          </w:rPr>
          <w:t>2.0.1 Strains, Medium Preparation and Growth Conditions</w:t>
        </w:r>
        <w:r w:rsidR="00B04857">
          <w:rPr>
            <w:noProof/>
            <w:webHidden/>
          </w:rPr>
          <w:tab/>
        </w:r>
        <w:r w:rsidR="00B04857">
          <w:rPr>
            <w:noProof/>
            <w:webHidden/>
          </w:rPr>
          <w:fldChar w:fldCharType="begin"/>
        </w:r>
        <w:r w:rsidR="00B04857">
          <w:rPr>
            <w:noProof/>
            <w:webHidden/>
          </w:rPr>
          <w:instrText xml:space="preserve"> PAGEREF _Toc44692828 \h </w:instrText>
        </w:r>
        <w:r w:rsidR="00B04857">
          <w:rPr>
            <w:noProof/>
            <w:webHidden/>
          </w:rPr>
        </w:r>
        <w:r w:rsidR="00B04857">
          <w:rPr>
            <w:noProof/>
            <w:webHidden/>
          </w:rPr>
          <w:fldChar w:fldCharType="separate"/>
        </w:r>
        <w:r w:rsidR="00B04857">
          <w:rPr>
            <w:noProof/>
            <w:webHidden/>
          </w:rPr>
          <w:t>27</w:t>
        </w:r>
        <w:r w:rsidR="00B04857">
          <w:rPr>
            <w:noProof/>
            <w:webHidden/>
          </w:rPr>
          <w:fldChar w:fldCharType="end"/>
        </w:r>
      </w:hyperlink>
    </w:p>
    <w:p w14:paraId="567C0A40" w14:textId="132F78FF"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29" w:history="1">
        <w:r w:rsidR="00B04857" w:rsidRPr="00F847A9">
          <w:rPr>
            <w:rStyle w:val="Hyperlink"/>
            <w:noProof/>
            <w:lang w:val="en-CA"/>
          </w:rPr>
          <w:t>Table</w:t>
        </w:r>
        <w:r w:rsidR="00B04857">
          <w:rPr>
            <w:noProof/>
            <w:webHidden/>
          </w:rPr>
          <w:tab/>
        </w:r>
        <w:r w:rsidR="00B04857">
          <w:rPr>
            <w:noProof/>
            <w:webHidden/>
          </w:rPr>
          <w:fldChar w:fldCharType="begin"/>
        </w:r>
        <w:r w:rsidR="00B04857">
          <w:rPr>
            <w:noProof/>
            <w:webHidden/>
          </w:rPr>
          <w:instrText xml:space="preserve"> PAGEREF _Toc44692829 \h </w:instrText>
        </w:r>
        <w:r w:rsidR="00B04857">
          <w:rPr>
            <w:noProof/>
            <w:webHidden/>
          </w:rPr>
        </w:r>
        <w:r w:rsidR="00B04857">
          <w:rPr>
            <w:noProof/>
            <w:webHidden/>
          </w:rPr>
          <w:fldChar w:fldCharType="separate"/>
        </w:r>
        <w:r w:rsidR="00B04857">
          <w:rPr>
            <w:noProof/>
            <w:webHidden/>
          </w:rPr>
          <w:t>28</w:t>
        </w:r>
        <w:r w:rsidR="00B04857">
          <w:rPr>
            <w:noProof/>
            <w:webHidden/>
          </w:rPr>
          <w:fldChar w:fldCharType="end"/>
        </w:r>
      </w:hyperlink>
    </w:p>
    <w:p w14:paraId="6FA22944" w14:textId="348F0EFB"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30" w:history="1">
        <w:r w:rsidR="00B04857" w:rsidRPr="00F847A9">
          <w:rPr>
            <w:rStyle w:val="Hyperlink"/>
            <w:noProof/>
            <w:lang w:val="en-CA"/>
          </w:rPr>
          <w:t>Tablefoot</w:t>
        </w:r>
        <w:r w:rsidR="00B04857">
          <w:rPr>
            <w:noProof/>
            <w:webHidden/>
          </w:rPr>
          <w:tab/>
        </w:r>
        <w:r w:rsidR="00B04857">
          <w:rPr>
            <w:noProof/>
            <w:webHidden/>
          </w:rPr>
          <w:fldChar w:fldCharType="begin"/>
        </w:r>
        <w:r w:rsidR="00B04857">
          <w:rPr>
            <w:noProof/>
            <w:webHidden/>
          </w:rPr>
          <w:instrText xml:space="preserve"> PAGEREF _Toc44692830 \h </w:instrText>
        </w:r>
        <w:r w:rsidR="00B04857">
          <w:rPr>
            <w:noProof/>
            <w:webHidden/>
          </w:rPr>
        </w:r>
        <w:r w:rsidR="00B04857">
          <w:rPr>
            <w:noProof/>
            <w:webHidden/>
          </w:rPr>
          <w:fldChar w:fldCharType="separate"/>
        </w:r>
        <w:r w:rsidR="00B04857">
          <w:rPr>
            <w:noProof/>
            <w:webHidden/>
          </w:rPr>
          <w:t>28</w:t>
        </w:r>
        <w:r w:rsidR="00B04857">
          <w:rPr>
            <w:noProof/>
            <w:webHidden/>
          </w:rPr>
          <w:fldChar w:fldCharType="end"/>
        </w:r>
      </w:hyperlink>
    </w:p>
    <w:p w14:paraId="3B1604BF" w14:textId="228ADA03"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31" w:history="1">
        <w:r w:rsidR="00B04857" w:rsidRPr="00F847A9">
          <w:rPr>
            <w:rStyle w:val="Hyperlink"/>
            <w:noProof/>
            <w:lang w:val="en-CA"/>
          </w:rPr>
          <w:t>2.0.2 Method</w:t>
        </w:r>
        <w:r w:rsidR="00B04857">
          <w:rPr>
            <w:noProof/>
            <w:webHidden/>
          </w:rPr>
          <w:tab/>
        </w:r>
        <w:r w:rsidR="00B04857">
          <w:rPr>
            <w:noProof/>
            <w:webHidden/>
          </w:rPr>
          <w:fldChar w:fldCharType="begin"/>
        </w:r>
        <w:r w:rsidR="00B04857">
          <w:rPr>
            <w:noProof/>
            <w:webHidden/>
          </w:rPr>
          <w:instrText xml:space="preserve"> PAGEREF _Toc44692831 \h </w:instrText>
        </w:r>
        <w:r w:rsidR="00B04857">
          <w:rPr>
            <w:noProof/>
            <w:webHidden/>
          </w:rPr>
        </w:r>
        <w:r w:rsidR="00B04857">
          <w:rPr>
            <w:noProof/>
            <w:webHidden/>
          </w:rPr>
          <w:fldChar w:fldCharType="separate"/>
        </w:r>
        <w:r w:rsidR="00B04857">
          <w:rPr>
            <w:noProof/>
            <w:webHidden/>
          </w:rPr>
          <w:t>29</w:t>
        </w:r>
        <w:r w:rsidR="00B04857">
          <w:rPr>
            <w:noProof/>
            <w:webHidden/>
          </w:rPr>
          <w:fldChar w:fldCharType="end"/>
        </w:r>
      </w:hyperlink>
    </w:p>
    <w:p w14:paraId="56C0F4B8" w14:textId="49BCD924"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32" w:history="1">
        <w:r w:rsidR="00B04857" w:rsidRPr="00F847A9">
          <w:rPr>
            <w:rStyle w:val="Hyperlink"/>
            <w:noProof/>
            <w:lang w:val="en-CA"/>
          </w:rPr>
          <w:t>2.1.1 Method</w:t>
        </w:r>
        <w:r w:rsidR="00B04857">
          <w:rPr>
            <w:noProof/>
            <w:webHidden/>
          </w:rPr>
          <w:tab/>
        </w:r>
        <w:r w:rsidR="00B04857">
          <w:rPr>
            <w:noProof/>
            <w:webHidden/>
          </w:rPr>
          <w:fldChar w:fldCharType="begin"/>
        </w:r>
        <w:r w:rsidR="00B04857">
          <w:rPr>
            <w:noProof/>
            <w:webHidden/>
          </w:rPr>
          <w:instrText xml:space="preserve"> PAGEREF _Toc44692832 \h </w:instrText>
        </w:r>
        <w:r w:rsidR="00B04857">
          <w:rPr>
            <w:noProof/>
            <w:webHidden/>
          </w:rPr>
        </w:r>
        <w:r w:rsidR="00B04857">
          <w:rPr>
            <w:noProof/>
            <w:webHidden/>
          </w:rPr>
          <w:fldChar w:fldCharType="separate"/>
        </w:r>
        <w:r w:rsidR="00B04857">
          <w:rPr>
            <w:noProof/>
            <w:webHidden/>
          </w:rPr>
          <w:t>30</w:t>
        </w:r>
        <w:r w:rsidR="00B04857">
          <w:rPr>
            <w:noProof/>
            <w:webHidden/>
          </w:rPr>
          <w:fldChar w:fldCharType="end"/>
        </w:r>
      </w:hyperlink>
    </w:p>
    <w:p w14:paraId="43790ECF" w14:textId="4268024B"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33" w:history="1">
        <w:r w:rsidR="00B04857" w:rsidRPr="00F847A9">
          <w:rPr>
            <w:rStyle w:val="Hyperlink"/>
            <w:noProof/>
          </w:rPr>
          <w:t>CHAPTER 3: RESULTS</w:t>
        </w:r>
        <w:r w:rsidR="00B04857">
          <w:rPr>
            <w:noProof/>
            <w:webHidden/>
          </w:rPr>
          <w:tab/>
        </w:r>
        <w:r w:rsidR="00B04857">
          <w:rPr>
            <w:noProof/>
            <w:webHidden/>
          </w:rPr>
          <w:fldChar w:fldCharType="begin"/>
        </w:r>
        <w:r w:rsidR="00B04857">
          <w:rPr>
            <w:noProof/>
            <w:webHidden/>
          </w:rPr>
          <w:instrText xml:space="preserve"> PAGEREF _Toc44692833 \h </w:instrText>
        </w:r>
        <w:r w:rsidR="00B04857">
          <w:rPr>
            <w:noProof/>
            <w:webHidden/>
          </w:rPr>
        </w:r>
        <w:r w:rsidR="00B04857">
          <w:rPr>
            <w:noProof/>
            <w:webHidden/>
          </w:rPr>
          <w:fldChar w:fldCharType="separate"/>
        </w:r>
        <w:r w:rsidR="00B04857">
          <w:rPr>
            <w:noProof/>
            <w:webHidden/>
          </w:rPr>
          <w:t>31</w:t>
        </w:r>
        <w:r w:rsidR="00B04857">
          <w:rPr>
            <w:noProof/>
            <w:webHidden/>
          </w:rPr>
          <w:fldChar w:fldCharType="end"/>
        </w:r>
      </w:hyperlink>
    </w:p>
    <w:p w14:paraId="1639FE7B" w14:textId="3C0FFBE1"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34" w:history="1">
        <w:r w:rsidR="00B04857" w:rsidRPr="00F847A9">
          <w:rPr>
            <w:rStyle w:val="Hyperlink"/>
            <w:noProof/>
            <w:lang w:val="en-CA"/>
          </w:rPr>
          <w:t>3.0 Introduction</w:t>
        </w:r>
        <w:r w:rsidR="00B04857">
          <w:rPr>
            <w:noProof/>
            <w:webHidden/>
          </w:rPr>
          <w:tab/>
        </w:r>
        <w:r w:rsidR="00B04857">
          <w:rPr>
            <w:noProof/>
            <w:webHidden/>
          </w:rPr>
          <w:fldChar w:fldCharType="begin"/>
        </w:r>
        <w:r w:rsidR="00B04857">
          <w:rPr>
            <w:noProof/>
            <w:webHidden/>
          </w:rPr>
          <w:instrText xml:space="preserve"> PAGEREF _Toc44692834 \h </w:instrText>
        </w:r>
        <w:r w:rsidR="00B04857">
          <w:rPr>
            <w:noProof/>
            <w:webHidden/>
          </w:rPr>
        </w:r>
        <w:r w:rsidR="00B04857">
          <w:rPr>
            <w:noProof/>
            <w:webHidden/>
          </w:rPr>
          <w:fldChar w:fldCharType="separate"/>
        </w:r>
        <w:r w:rsidR="00B04857">
          <w:rPr>
            <w:noProof/>
            <w:webHidden/>
          </w:rPr>
          <w:t>31</w:t>
        </w:r>
        <w:r w:rsidR="00B04857">
          <w:rPr>
            <w:noProof/>
            <w:webHidden/>
          </w:rPr>
          <w:fldChar w:fldCharType="end"/>
        </w:r>
      </w:hyperlink>
    </w:p>
    <w:p w14:paraId="49E48202" w14:textId="2182B9CB"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35" w:history="1">
        <w:r w:rsidR="00B04857" w:rsidRPr="00F847A9">
          <w:rPr>
            <w:rStyle w:val="Hyperlink"/>
            <w:noProof/>
            <w:lang w:val="en-CA"/>
          </w:rPr>
          <w:t>3.1 Results</w:t>
        </w:r>
        <w:r w:rsidR="00B04857">
          <w:rPr>
            <w:noProof/>
            <w:webHidden/>
          </w:rPr>
          <w:tab/>
        </w:r>
        <w:r w:rsidR="00B04857">
          <w:rPr>
            <w:noProof/>
            <w:webHidden/>
          </w:rPr>
          <w:fldChar w:fldCharType="begin"/>
        </w:r>
        <w:r w:rsidR="00B04857">
          <w:rPr>
            <w:noProof/>
            <w:webHidden/>
          </w:rPr>
          <w:instrText xml:space="preserve"> PAGEREF _Toc44692835 \h </w:instrText>
        </w:r>
        <w:r w:rsidR="00B04857">
          <w:rPr>
            <w:noProof/>
            <w:webHidden/>
          </w:rPr>
        </w:r>
        <w:r w:rsidR="00B04857">
          <w:rPr>
            <w:noProof/>
            <w:webHidden/>
          </w:rPr>
          <w:fldChar w:fldCharType="separate"/>
        </w:r>
        <w:r w:rsidR="00B04857">
          <w:rPr>
            <w:noProof/>
            <w:webHidden/>
          </w:rPr>
          <w:t>32</w:t>
        </w:r>
        <w:r w:rsidR="00B04857">
          <w:rPr>
            <w:noProof/>
            <w:webHidden/>
          </w:rPr>
          <w:fldChar w:fldCharType="end"/>
        </w:r>
      </w:hyperlink>
    </w:p>
    <w:p w14:paraId="5E5C71F3" w14:textId="489F8C0E"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36" w:history="1">
        <w:r w:rsidR="00B04857" w:rsidRPr="00F847A9">
          <w:rPr>
            <w:rStyle w:val="Hyperlink"/>
            <w:noProof/>
            <w:lang w:val="en-CA"/>
          </w:rPr>
          <w:t>3.1.1 topic</w:t>
        </w:r>
        <w:r w:rsidR="00B04857">
          <w:rPr>
            <w:noProof/>
            <w:webHidden/>
          </w:rPr>
          <w:tab/>
        </w:r>
        <w:r w:rsidR="00B04857">
          <w:rPr>
            <w:noProof/>
            <w:webHidden/>
          </w:rPr>
          <w:fldChar w:fldCharType="begin"/>
        </w:r>
        <w:r w:rsidR="00B04857">
          <w:rPr>
            <w:noProof/>
            <w:webHidden/>
          </w:rPr>
          <w:instrText xml:space="preserve"> PAGEREF _Toc44692836 \h </w:instrText>
        </w:r>
        <w:r w:rsidR="00B04857">
          <w:rPr>
            <w:noProof/>
            <w:webHidden/>
          </w:rPr>
        </w:r>
        <w:r w:rsidR="00B04857">
          <w:rPr>
            <w:noProof/>
            <w:webHidden/>
          </w:rPr>
          <w:fldChar w:fldCharType="separate"/>
        </w:r>
        <w:r w:rsidR="00B04857">
          <w:rPr>
            <w:noProof/>
            <w:webHidden/>
          </w:rPr>
          <w:t>32</w:t>
        </w:r>
        <w:r w:rsidR="00B04857">
          <w:rPr>
            <w:noProof/>
            <w:webHidden/>
          </w:rPr>
          <w:fldChar w:fldCharType="end"/>
        </w:r>
      </w:hyperlink>
    </w:p>
    <w:p w14:paraId="1B8C4E59" w14:textId="340BA281" w:rsidR="00B04857" w:rsidRDefault="008552B8" w:rsidP="00EB2121">
      <w:pPr>
        <w:pStyle w:val="TOC3"/>
        <w:tabs>
          <w:tab w:val="right" w:pos="9350"/>
        </w:tabs>
        <w:spacing w:line="360" w:lineRule="auto"/>
        <w:rPr>
          <w:rFonts w:eastAsiaTheme="minorEastAsia" w:cstheme="minorBidi"/>
          <w:noProof/>
          <w:sz w:val="24"/>
          <w:szCs w:val="24"/>
          <w:lang w:val="en-CA"/>
        </w:rPr>
      </w:pPr>
      <w:hyperlink w:anchor="_Toc44692837" w:history="1">
        <w:r w:rsidR="00B04857" w:rsidRPr="00F847A9">
          <w:rPr>
            <w:rStyle w:val="Hyperlink"/>
            <w:noProof/>
            <w:lang w:val="en-CA"/>
          </w:rPr>
          <w:t>3.1.2 topic</w:t>
        </w:r>
        <w:r w:rsidR="00B04857">
          <w:rPr>
            <w:noProof/>
            <w:webHidden/>
          </w:rPr>
          <w:tab/>
        </w:r>
        <w:r w:rsidR="00B04857">
          <w:rPr>
            <w:noProof/>
            <w:webHidden/>
          </w:rPr>
          <w:fldChar w:fldCharType="begin"/>
        </w:r>
        <w:r w:rsidR="00B04857">
          <w:rPr>
            <w:noProof/>
            <w:webHidden/>
          </w:rPr>
          <w:instrText xml:space="preserve"> PAGEREF _Toc44692837 \h </w:instrText>
        </w:r>
        <w:r w:rsidR="00B04857">
          <w:rPr>
            <w:noProof/>
            <w:webHidden/>
          </w:rPr>
        </w:r>
        <w:r w:rsidR="00B04857">
          <w:rPr>
            <w:noProof/>
            <w:webHidden/>
          </w:rPr>
          <w:fldChar w:fldCharType="separate"/>
        </w:r>
        <w:r w:rsidR="00B04857">
          <w:rPr>
            <w:noProof/>
            <w:webHidden/>
          </w:rPr>
          <w:t>35</w:t>
        </w:r>
        <w:r w:rsidR="00B04857">
          <w:rPr>
            <w:noProof/>
            <w:webHidden/>
          </w:rPr>
          <w:fldChar w:fldCharType="end"/>
        </w:r>
      </w:hyperlink>
    </w:p>
    <w:p w14:paraId="70A6625A" w14:textId="1FD042D7" w:rsidR="00B04857" w:rsidRDefault="008552B8" w:rsidP="00EB2121">
      <w:pPr>
        <w:pStyle w:val="TOC2"/>
        <w:tabs>
          <w:tab w:val="right" w:pos="9350"/>
        </w:tabs>
        <w:spacing w:line="360" w:lineRule="auto"/>
        <w:rPr>
          <w:rFonts w:eastAsiaTheme="minorEastAsia" w:cstheme="minorBidi"/>
          <w:b w:val="0"/>
          <w:bCs w:val="0"/>
          <w:noProof/>
          <w:sz w:val="24"/>
          <w:szCs w:val="24"/>
          <w:lang w:val="en-CA"/>
        </w:rPr>
      </w:pPr>
      <w:hyperlink w:anchor="_Toc44692838" w:history="1">
        <w:r w:rsidR="00B04857" w:rsidRPr="00F847A9">
          <w:rPr>
            <w:rStyle w:val="Hyperlink"/>
            <w:noProof/>
            <w:lang w:val="en-CA"/>
          </w:rPr>
          <w:t>3.2 Discussion</w:t>
        </w:r>
        <w:r w:rsidR="00B04857">
          <w:rPr>
            <w:noProof/>
            <w:webHidden/>
          </w:rPr>
          <w:tab/>
        </w:r>
        <w:r w:rsidR="00B04857">
          <w:rPr>
            <w:noProof/>
            <w:webHidden/>
          </w:rPr>
          <w:fldChar w:fldCharType="begin"/>
        </w:r>
        <w:r w:rsidR="00B04857">
          <w:rPr>
            <w:noProof/>
            <w:webHidden/>
          </w:rPr>
          <w:instrText xml:space="preserve"> PAGEREF _Toc44692838 \h </w:instrText>
        </w:r>
        <w:r w:rsidR="00B04857">
          <w:rPr>
            <w:noProof/>
            <w:webHidden/>
          </w:rPr>
        </w:r>
        <w:r w:rsidR="00B04857">
          <w:rPr>
            <w:noProof/>
            <w:webHidden/>
          </w:rPr>
          <w:fldChar w:fldCharType="separate"/>
        </w:r>
        <w:r w:rsidR="00B04857">
          <w:rPr>
            <w:noProof/>
            <w:webHidden/>
          </w:rPr>
          <w:t>37</w:t>
        </w:r>
        <w:r w:rsidR="00B04857">
          <w:rPr>
            <w:noProof/>
            <w:webHidden/>
          </w:rPr>
          <w:fldChar w:fldCharType="end"/>
        </w:r>
      </w:hyperlink>
    </w:p>
    <w:p w14:paraId="3A18157A" w14:textId="4FEEA063"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39" w:history="1">
        <w:r w:rsidR="00B04857" w:rsidRPr="00F847A9">
          <w:rPr>
            <w:rStyle w:val="Hyperlink"/>
            <w:noProof/>
          </w:rPr>
          <w:t>Chapter 4: Conclusions</w:t>
        </w:r>
        <w:r w:rsidR="00B04857">
          <w:rPr>
            <w:noProof/>
            <w:webHidden/>
          </w:rPr>
          <w:tab/>
        </w:r>
        <w:r w:rsidR="00B04857">
          <w:rPr>
            <w:noProof/>
            <w:webHidden/>
          </w:rPr>
          <w:fldChar w:fldCharType="begin"/>
        </w:r>
        <w:r w:rsidR="00B04857">
          <w:rPr>
            <w:noProof/>
            <w:webHidden/>
          </w:rPr>
          <w:instrText xml:space="preserve"> PAGEREF _Toc44692839 \h </w:instrText>
        </w:r>
        <w:r w:rsidR="00B04857">
          <w:rPr>
            <w:noProof/>
            <w:webHidden/>
          </w:rPr>
        </w:r>
        <w:r w:rsidR="00B04857">
          <w:rPr>
            <w:noProof/>
            <w:webHidden/>
          </w:rPr>
          <w:fldChar w:fldCharType="separate"/>
        </w:r>
        <w:r w:rsidR="00B04857">
          <w:rPr>
            <w:noProof/>
            <w:webHidden/>
          </w:rPr>
          <w:t>39</w:t>
        </w:r>
        <w:r w:rsidR="00B04857">
          <w:rPr>
            <w:noProof/>
            <w:webHidden/>
          </w:rPr>
          <w:fldChar w:fldCharType="end"/>
        </w:r>
      </w:hyperlink>
    </w:p>
    <w:p w14:paraId="48FCA9AF" w14:textId="2B669A90" w:rsidR="00B04857" w:rsidRDefault="008552B8" w:rsidP="00EB2121">
      <w:pPr>
        <w:pStyle w:val="TOC1"/>
        <w:tabs>
          <w:tab w:val="right" w:pos="9350"/>
        </w:tabs>
        <w:spacing w:line="360" w:lineRule="auto"/>
        <w:rPr>
          <w:rFonts w:eastAsiaTheme="minorEastAsia" w:cstheme="minorBidi"/>
          <w:b w:val="0"/>
          <w:bCs w:val="0"/>
          <w:i w:val="0"/>
          <w:iCs w:val="0"/>
          <w:noProof/>
          <w:lang w:val="en-CA"/>
        </w:rPr>
      </w:pPr>
      <w:hyperlink w:anchor="_Toc44692840" w:history="1">
        <w:r w:rsidR="00B04857" w:rsidRPr="00F847A9">
          <w:rPr>
            <w:rStyle w:val="Hyperlink"/>
            <w:noProof/>
          </w:rPr>
          <w:t>References</w:t>
        </w:r>
        <w:r w:rsidR="00B04857">
          <w:rPr>
            <w:noProof/>
            <w:webHidden/>
          </w:rPr>
          <w:tab/>
        </w:r>
        <w:r w:rsidR="00B04857">
          <w:rPr>
            <w:noProof/>
            <w:webHidden/>
          </w:rPr>
          <w:fldChar w:fldCharType="begin"/>
        </w:r>
        <w:r w:rsidR="00B04857">
          <w:rPr>
            <w:noProof/>
            <w:webHidden/>
          </w:rPr>
          <w:instrText xml:space="preserve"> PAGEREF _Toc44692840 \h </w:instrText>
        </w:r>
        <w:r w:rsidR="00B04857">
          <w:rPr>
            <w:noProof/>
            <w:webHidden/>
          </w:rPr>
        </w:r>
        <w:r w:rsidR="00B04857">
          <w:rPr>
            <w:noProof/>
            <w:webHidden/>
          </w:rPr>
          <w:fldChar w:fldCharType="separate"/>
        </w:r>
        <w:r w:rsidR="00B04857">
          <w:rPr>
            <w:noProof/>
            <w:webHidden/>
          </w:rPr>
          <w:t>41</w:t>
        </w:r>
        <w:r w:rsidR="00B04857">
          <w:rPr>
            <w:noProof/>
            <w:webHidden/>
          </w:rPr>
          <w:fldChar w:fldCharType="end"/>
        </w:r>
      </w:hyperlink>
    </w:p>
    <w:p w14:paraId="63DFE76B" w14:textId="2006798A" w:rsidR="00D165D8" w:rsidRPr="00044954" w:rsidRDefault="008538F4" w:rsidP="00EB2121">
      <w:pPr>
        <w:pStyle w:val="ThesisSectionHeader"/>
        <w:spacing w:line="360" w:lineRule="auto"/>
      </w:pPr>
      <w:r w:rsidRPr="003C47B2">
        <w:rPr>
          <w:rFonts w:cs="Times New Roman"/>
        </w:rPr>
        <w:fldChar w:fldCharType="end"/>
      </w:r>
    </w:p>
    <w:p w14:paraId="7EBAF29A" w14:textId="6CDD858A" w:rsidR="00D165D8" w:rsidRPr="00044954" w:rsidRDefault="00D165D8" w:rsidP="00EB2121">
      <w:pPr>
        <w:pStyle w:val="ThesisSectionHeader"/>
        <w:spacing w:line="360" w:lineRule="auto"/>
      </w:pPr>
      <w:r w:rsidRPr="00044954">
        <w:br w:type="column"/>
      </w:r>
      <w:bookmarkStart w:id="12" w:name="_Toc19884855"/>
      <w:bookmarkStart w:id="13" w:name="_Toc44692807"/>
      <w:r w:rsidRPr="00044954">
        <w:lastRenderedPageBreak/>
        <w:t>PERMISSIONS</w:t>
      </w:r>
      <w:bookmarkEnd w:id="12"/>
      <w:bookmarkEnd w:id="13"/>
    </w:p>
    <w:p w14:paraId="0958F64F" w14:textId="37A0D57A" w:rsidR="003E45C5" w:rsidRPr="00044954" w:rsidRDefault="003E45C5" w:rsidP="00EB2121">
      <w:pPr>
        <w:pStyle w:val="ThesisSectionHeader"/>
        <w:spacing w:line="360" w:lineRule="auto"/>
      </w:pPr>
    </w:p>
    <w:p w14:paraId="302A8841" w14:textId="410030DB" w:rsidR="00341E0D" w:rsidRPr="00044954" w:rsidRDefault="00341E0D" w:rsidP="00EB2121">
      <w:pPr>
        <w:spacing w:line="360" w:lineRule="auto"/>
        <w:jc w:val="both"/>
        <w:rPr>
          <w:lang w:val="en-CA"/>
        </w:rPr>
      </w:pPr>
      <w:r w:rsidRPr="00044954">
        <w:rPr>
          <w:lang w:val="en-CA"/>
        </w:rPr>
        <w:t xml:space="preserve">Figures, tables and passages within this thesis have been adapted from published works in academic journals that I have authored. </w:t>
      </w:r>
    </w:p>
    <w:p w14:paraId="1A4D040F" w14:textId="69973B96" w:rsidR="00C11578" w:rsidRDefault="00C11578" w:rsidP="00EB2121">
      <w:pPr>
        <w:spacing w:line="360" w:lineRule="auto"/>
        <w:jc w:val="both"/>
        <w:rPr>
          <w:lang w:val="en-CA"/>
        </w:rPr>
      </w:pPr>
    </w:p>
    <w:p w14:paraId="69D5D71C" w14:textId="77777777" w:rsidR="002C717F" w:rsidRDefault="002C717F" w:rsidP="00EB2121">
      <w:pPr>
        <w:spacing w:line="360" w:lineRule="auto"/>
        <w:jc w:val="both"/>
        <w:rPr>
          <w:lang w:val="en-CA"/>
        </w:rPr>
      </w:pPr>
    </w:p>
    <w:p w14:paraId="2E6BF494" w14:textId="63673757" w:rsidR="00C1167C" w:rsidRPr="00C1167C" w:rsidRDefault="000A3C59" w:rsidP="00EB2121">
      <w:pPr>
        <w:spacing w:line="360" w:lineRule="auto"/>
        <w:jc w:val="both"/>
        <w:rPr>
          <w:rFonts w:eastAsia="Times New Roman" w:cs="Times New Roman"/>
          <w:lang w:val="en-CA"/>
        </w:rPr>
      </w:pPr>
      <w:r w:rsidRPr="00044954">
        <w:rPr>
          <w:b/>
          <w:bCs/>
          <w:lang w:val="en-CA"/>
        </w:rPr>
        <w:t xml:space="preserve">Chapter </w:t>
      </w:r>
      <w:r w:rsidR="00745D65">
        <w:rPr>
          <w:b/>
          <w:bCs/>
          <w:lang w:val="en-CA"/>
        </w:rPr>
        <w:t>x</w:t>
      </w:r>
      <w:r w:rsidRPr="00044954">
        <w:rPr>
          <w:b/>
          <w:bCs/>
          <w:lang w:val="en-CA"/>
        </w:rPr>
        <w:t xml:space="preserve">: </w:t>
      </w:r>
    </w:p>
    <w:p w14:paraId="2A11D7A1" w14:textId="77777777" w:rsidR="000D0288" w:rsidRDefault="000D0288" w:rsidP="00EB2121">
      <w:pPr>
        <w:spacing w:line="360" w:lineRule="auto"/>
        <w:jc w:val="both"/>
        <w:rPr>
          <w:lang w:val="en-CA"/>
        </w:rPr>
      </w:pPr>
    </w:p>
    <w:p w14:paraId="5CB5763F" w14:textId="659F4473" w:rsidR="003E45C5" w:rsidRPr="00044954" w:rsidRDefault="00564E4F" w:rsidP="00EB2121">
      <w:pPr>
        <w:spacing w:line="360" w:lineRule="auto"/>
        <w:jc w:val="both"/>
        <w:rPr>
          <w:lang w:val="en-CA"/>
        </w:rPr>
      </w:pPr>
      <w:r>
        <w:rPr>
          <w:lang w:val="en-CA"/>
        </w:rPr>
        <w:t>Authors retain copyright as per Canadian Journal of Microbiology policy.</w:t>
      </w:r>
    </w:p>
    <w:p w14:paraId="4054E1FD" w14:textId="52178A50" w:rsidR="00457B0C" w:rsidRPr="00044954" w:rsidRDefault="00457B0C" w:rsidP="00EB2121">
      <w:pPr>
        <w:spacing w:line="360" w:lineRule="auto"/>
        <w:jc w:val="both"/>
        <w:rPr>
          <w:lang w:val="en-CA"/>
        </w:rPr>
      </w:pPr>
    </w:p>
    <w:p w14:paraId="3BADBA4C" w14:textId="3F836FBA" w:rsidR="00BE1777" w:rsidRDefault="00457B0C" w:rsidP="00EB2121">
      <w:pPr>
        <w:spacing w:line="360" w:lineRule="auto"/>
        <w:jc w:val="both"/>
        <w:rPr>
          <w:rFonts w:eastAsia="Times New Roman" w:cs="Times New Roman"/>
          <w:lang w:val="en-CA"/>
        </w:rPr>
      </w:pPr>
      <w:r w:rsidRPr="00044954">
        <w:rPr>
          <w:b/>
          <w:bCs/>
          <w:lang w:val="en-CA"/>
        </w:rPr>
        <w:t xml:space="preserve">Chapter </w:t>
      </w:r>
      <w:r w:rsidR="00745D65">
        <w:rPr>
          <w:b/>
          <w:bCs/>
          <w:lang w:val="en-CA"/>
        </w:rPr>
        <w:t>x</w:t>
      </w:r>
      <w:r w:rsidRPr="00044954">
        <w:rPr>
          <w:b/>
          <w:bCs/>
          <w:lang w:val="en-CA"/>
        </w:rPr>
        <w:t xml:space="preserve">: </w:t>
      </w:r>
    </w:p>
    <w:p w14:paraId="1F980678" w14:textId="77777777" w:rsidR="00B424B9" w:rsidRDefault="00B424B9" w:rsidP="00EB2121">
      <w:pPr>
        <w:spacing w:line="360" w:lineRule="auto"/>
        <w:jc w:val="both"/>
        <w:rPr>
          <w:rFonts w:eastAsia="Times New Roman" w:cs="Times New Roman"/>
          <w:lang w:val="en-CA"/>
        </w:rPr>
      </w:pPr>
    </w:p>
    <w:p w14:paraId="5524215D" w14:textId="62F010B6" w:rsidR="00F73396" w:rsidRDefault="00263707" w:rsidP="00EB2121">
      <w:pPr>
        <w:spacing w:line="360" w:lineRule="auto"/>
        <w:jc w:val="both"/>
        <w:rPr>
          <w:rFonts w:eastAsia="Times New Roman" w:cs="Times New Roman"/>
          <w:lang w:val="en-CA"/>
        </w:rPr>
      </w:pPr>
      <w:r>
        <w:rPr>
          <w:rFonts w:eastAsia="Times New Roman" w:cs="Times New Roman"/>
          <w:lang w:val="en-CA"/>
        </w:rPr>
        <w:t xml:space="preserve">Formal permission to reproduce </w:t>
      </w:r>
      <w:r w:rsidR="00D36599">
        <w:rPr>
          <w:rFonts w:eastAsia="Times New Roman" w:cs="Times New Roman"/>
          <w:lang w:val="en-CA"/>
        </w:rPr>
        <w:t xml:space="preserve">sections from this journal </w:t>
      </w:r>
      <w:r>
        <w:rPr>
          <w:rFonts w:eastAsia="Times New Roman" w:cs="Times New Roman"/>
          <w:lang w:val="en-CA"/>
        </w:rPr>
        <w:t xml:space="preserve">was obtained </w:t>
      </w:r>
      <w:r w:rsidR="00745D65">
        <w:rPr>
          <w:rFonts w:eastAsia="Times New Roman" w:cs="Times New Roman"/>
          <w:lang w:val="en-CA"/>
        </w:rPr>
        <w:t>for</w:t>
      </w:r>
      <w:r>
        <w:rPr>
          <w:rFonts w:eastAsia="Times New Roman" w:cs="Times New Roman"/>
          <w:lang w:val="en-CA"/>
        </w:rPr>
        <w:t xml:space="preserve"> </w:t>
      </w:r>
    </w:p>
    <w:p w14:paraId="34D0D300" w14:textId="6C89FFA1" w:rsidR="00742D21" w:rsidRPr="000D0288" w:rsidRDefault="00F73396" w:rsidP="00EB2121">
      <w:pPr>
        <w:spacing w:line="360" w:lineRule="auto"/>
        <w:ind w:firstLine="720"/>
        <w:jc w:val="both"/>
        <w:rPr>
          <w:rFonts w:eastAsia="Times New Roman" w:cs="Times New Roman"/>
          <w:lang w:val="en-CA"/>
        </w:rPr>
      </w:pPr>
      <w:r>
        <w:rPr>
          <w:rFonts w:eastAsia="Times New Roman" w:cs="Times New Roman"/>
          <w:lang w:val="en-CA"/>
        </w:rPr>
        <w:tab/>
        <w:t>Reproduced Figure 5</w:t>
      </w:r>
      <w:r w:rsidR="0064007F">
        <w:rPr>
          <w:rFonts w:eastAsia="Times New Roman" w:cs="Times New Roman"/>
          <w:lang w:val="en-CA"/>
        </w:rPr>
        <w:t xml:space="preserve"> </w:t>
      </w:r>
      <w:r w:rsidR="00D56535">
        <w:rPr>
          <w:rFonts w:eastAsia="Times New Roman" w:cs="Times New Roman"/>
          <w:lang w:val="en-CA"/>
        </w:rPr>
        <w:t>A</w:t>
      </w:r>
      <w:r>
        <w:rPr>
          <w:rFonts w:eastAsia="Times New Roman" w:cs="Times New Roman"/>
          <w:lang w:val="en-CA"/>
        </w:rPr>
        <w:t xml:space="preserve"> and </w:t>
      </w:r>
      <w:r w:rsidR="00D56535">
        <w:rPr>
          <w:rFonts w:eastAsia="Times New Roman" w:cs="Times New Roman"/>
          <w:lang w:val="en-CA"/>
        </w:rPr>
        <w:t>B</w:t>
      </w:r>
      <w:r w:rsidR="004923EB">
        <w:rPr>
          <w:rFonts w:eastAsia="Times New Roman" w:cs="Times New Roman"/>
          <w:lang w:val="en-CA"/>
        </w:rPr>
        <w:t xml:space="preserve"> and </w:t>
      </w:r>
      <w:r w:rsidR="0064007F">
        <w:rPr>
          <w:rFonts w:eastAsia="Times New Roman" w:cs="Times New Roman"/>
          <w:lang w:val="en-CA"/>
        </w:rPr>
        <w:t xml:space="preserve">Supplemental Figure 3 </w:t>
      </w:r>
      <w:r w:rsidR="00D56535">
        <w:rPr>
          <w:rFonts w:eastAsia="Times New Roman" w:cs="Times New Roman"/>
          <w:lang w:val="en-CA"/>
        </w:rPr>
        <w:t>B</w:t>
      </w:r>
      <w:r w:rsidR="004923EB">
        <w:rPr>
          <w:rFonts w:eastAsia="Times New Roman" w:cs="Times New Roman"/>
          <w:lang w:val="en-CA"/>
        </w:rPr>
        <w:t>.</w:t>
      </w:r>
    </w:p>
    <w:p w14:paraId="000C867B" w14:textId="2FB38E8A" w:rsidR="00915786" w:rsidRPr="00915786" w:rsidRDefault="008503C1" w:rsidP="00EB2121">
      <w:pPr>
        <w:spacing w:line="360" w:lineRule="auto"/>
        <w:jc w:val="both"/>
        <w:rPr>
          <w:b/>
          <w:bCs/>
          <w:lang w:val="en-CA"/>
        </w:rPr>
      </w:pPr>
      <w:r>
        <w:rPr>
          <w:rFonts w:eastAsia="Times New Roman" w:cs="Times New Roman"/>
          <w:lang w:val="en-CA"/>
        </w:rPr>
        <w:t xml:space="preserve">Authors, </w:t>
      </w:r>
      <w:r w:rsidR="00915786" w:rsidRPr="00915786">
        <w:rPr>
          <w:rFonts w:eastAsia="Times New Roman" w:cs="Times New Roman"/>
          <w:lang w:val="en-CA"/>
        </w:rPr>
        <w:t xml:space="preserve"> </w:t>
      </w:r>
      <w:r>
        <w:rPr>
          <w:rFonts w:eastAsia="Times New Roman" w:cs="Times New Roman"/>
          <w:lang w:val="en-CA"/>
        </w:rPr>
        <w:t>year</w:t>
      </w:r>
      <w:r w:rsidR="00915786" w:rsidRPr="00915786">
        <w:rPr>
          <w:rFonts w:eastAsia="Times New Roman" w:cs="Times New Roman"/>
          <w:lang w:val="en-CA"/>
        </w:rPr>
        <w:t xml:space="preserve">. </w:t>
      </w:r>
      <w:r>
        <w:rPr>
          <w:rFonts w:eastAsia="Times New Roman" w:cs="Times New Roman"/>
          <w:lang w:val="en-CA"/>
        </w:rPr>
        <w:t>Title</w:t>
      </w:r>
      <w:r w:rsidR="00915786" w:rsidRPr="00915786">
        <w:rPr>
          <w:rFonts w:eastAsia="Times New Roman" w:cs="Times New Roman"/>
          <w:lang w:val="en-CA"/>
        </w:rPr>
        <w:t xml:space="preserve">. </w:t>
      </w:r>
      <w:r>
        <w:rPr>
          <w:rFonts w:eastAsia="Times New Roman" w:cs="Times New Roman"/>
          <w:i/>
          <w:iCs/>
          <w:lang w:val="en-CA"/>
        </w:rPr>
        <w:t>Journal</w:t>
      </w:r>
      <w:r w:rsidR="00915786" w:rsidRPr="00915786">
        <w:rPr>
          <w:rFonts w:eastAsia="Times New Roman" w:cs="Times New Roman"/>
          <w:lang w:val="en-CA"/>
        </w:rPr>
        <w:t xml:space="preserve"> 85:e01594–19.</w:t>
      </w:r>
      <w:r w:rsidR="00915786">
        <w:rPr>
          <w:rFonts w:eastAsia="Times New Roman" w:cs="Times New Roman"/>
          <w:lang w:val="en-CA"/>
        </w:rPr>
        <w:t xml:space="preserve"> </w:t>
      </w:r>
    </w:p>
    <w:p w14:paraId="0C35085D" w14:textId="77777777" w:rsidR="000D0288" w:rsidRDefault="000D0288" w:rsidP="00EB2121">
      <w:pPr>
        <w:spacing w:line="360" w:lineRule="auto"/>
        <w:jc w:val="both"/>
        <w:rPr>
          <w:lang w:val="en-CA"/>
        </w:rPr>
      </w:pPr>
    </w:p>
    <w:p w14:paraId="31F3C99F" w14:textId="70108296" w:rsidR="005B331B" w:rsidRDefault="007378AC" w:rsidP="00EB2121">
      <w:pPr>
        <w:spacing w:line="360" w:lineRule="auto"/>
        <w:jc w:val="both"/>
        <w:rPr>
          <w:lang w:val="en-CA"/>
        </w:rPr>
      </w:pPr>
      <w:r>
        <w:rPr>
          <w:lang w:val="en-CA"/>
        </w:rPr>
        <w:t xml:space="preserve">Copyright © American Society for Microbiology (ASM), [Applied and Environmental Microbiology, </w:t>
      </w:r>
      <w:r w:rsidR="00E87331" w:rsidRPr="00915786">
        <w:rPr>
          <w:rFonts w:eastAsia="Times New Roman" w:cs="Times New Roman"/>
          <w:lang w:val="en-CA"/>
        </w:rPr>
        <w:t>85:e01594–19</w:t>
      </w:r>
      <w:r w:rsidR="00E87331">
        <w:rPr>
          <w:rFonts w:eastAsia="Times New Roman" w:cs="Times New Roman"/>
          <w:lang w:val="en-CA"/>
        </w:rPr>
        <w:t xml:space="preserve">, </w:t>
      </w:r>
      <w:r w:rsidR="00E87331" w:rsidRPr="00E87331">
        <w:rPr>
          <w:lang w:val="en-CA"/>
        </w:rPr>
        <w:t>DOI: </w:t>
      </w:r>
      <w:r w:rsidR="008503C1">
        <w:rPr>
          <w:lang w:val="en-CA"/>
        </w:rPr>
        <w:t>XXXX</w:t>
      </w:r>
      <w:r w:rsidR="00E87331">
        <w:rPr>
          <w:rFonts w:eastAsia="Times New Roman" w:cs="Times New Roman"/>
          <w:lang w:val="en-CA"/>
        </w:rPr>
        <w:t xml:space="preserve"> Authors</w:t>
      </w:r>
      <w:r w:rsidR="005B331B">
        <w:rPr>
          <w:lang w:val="en-CA"/>
        </w:rPr>
        <w:t xml:space="preserve"> retain the right to reuse the full article in their dissertation or thesis per the ASM Journals policy.</w:t>
      </w:r>
    </w:p>
    <w:p w14:paraId="063FE189" w14:textId="3D4B6317" w:rsidR="00E87331" w:rsidRDefault="00E87331" w:rsidP="00EB2121">
      <w:pPr>
        <w:spacing w:line="360" w:lineRule="auto"/>
        <w:jc w:val="both"/>
        <w:rPr>
          <w:lang w:val="en-CA"/>
        </w:rPr>
      </w:pPr>
    </w:p>
    <w:p w14:paraId="0477C87F" w14:textId="1CCCFFE6" w:rsidR="00D165D8" w:rsidRPr="00044954" w:rsidRDefault="00D165D8" w:rsidP="00EB2121">
      <w:pPr>
        <w:pStyle w:val="ThesisSectionHeader"/>
        <w:spacing w:line="360" w:lineRule="auto"/>
      </w:pPr>
      <w:r w:rsidRPr="00044954">
        <w:br w:type="column"/>
      </w:r>
      <w:bookmarkStart w:id="14" w:name="_Toc19884856"/>
      <w:bookmarkStart w:id="15" w:name="_Toc44692808"/>
      <w:r w:rsidRPr="00044954">
        <w:lastRenderedPageBreak/>
        <w:t>AUTHOR CONTRIBUTIONS</w:t>
      </w:r>
      <w:bookmarkEnd w:id="14"/>
      <w:bookmarkEnd w:id="15"/>
    </w:p>
    <w:p w14:paraId="69818C1A" w14:textId="77777777" w:rsidR="003E45C5" w:rsidRPr="00044954" w:rsidRDefault="003E45C5" w:rsidP="00EB2121">
      <w:pPr>
        <w:pStyle w:val="ThesisSectionHeader"/>
        <w:spacing w:line="360" w:lineRule="auto"/>
      </w:pPr>
    </w:p>
    <w:p w14:paraId="0A6AD1C9" w14:textId="5C23F517" w:rsidR="00745D65" w:rsidRDefault="00B6222E" w:rsidP="00EB2121">
      <w:pPr>
        <w:spacing w:line="360" w:lineRule="auto"/>
        <w:ind w:firstLine="720"/>
        <w:jc w:val="both"/>
        <w:rPr>
          <w:lang w:val="en-CA"/>
        </w:rPr>
      </w:pPr>
      <w:r w:rsidRPr="00044954">
        <w:rPr>
          <w:lang w:val="en-CA"/>
        </w:rPr>
        <w:t xml:space="preserve">Multiple authors contributed to the work described in Chapters </w:t>
      </w:r>
      <w:r w:rsidR="00745D65">
        <w:rPr>
          <w:lang w:val="en-CA"/>
        </w:rPr>
        <w:t>X</w:t>
      </w:r>
      <w:r w:rsidR="001662D1" w:rsidRPr="00044954">
        <w:rPr>
          <w:lang w:val="en-CA"/>
        </w:rPr>
        <w:t xml:space="preserve">, </w:t>
      </w:r>
      <w:r w:rsidR="00745D65">
        <w:rPr>
          <w:lang w:val="en-CA"/>
        </w:rPr>
        <w:t xml:space="preserve">X </w:t>
      </w:r>
      <w:r w:rsidRPr="00044954">
        <w:rPr>
          <w:lang w:val="en-CA"/>
        </w:rPr>
        <w:t xml:space="preserve">and </w:t>
      </w:r>
      <w:r w:rsidR="00745D65">
        <w:rPr>
          <w:lang w:val="en-CA"/>
        </w:rPr>
        <w:t>X</w:t>
      </w:r>
      <w:r w:rsidRPr="00044954">
        <w:rPr>
          <w:lang w:val="en-CA"/>
        </w:rPr>
        <w:t>.</w:t>
      </w:r>
      <w:r w:rsidR="0085571B">
        <w:rPr>
          <w:lang w:val="en-CA"/>
        </w:rPr>
        <w:t xml:space="preserve"> </w:t>
      </w:r>
      <w:r w:rsidR="00745D65">
        <w:rPr>
          <w:lang w:val="en-CA"/>
        </w:rPr>
        <w:t>Person 1</w:t>
      </w:r>
      <w:r w:rsidR="00A47A7F" w:rsidDel="00A47A7F">
        <w:rPr>
          <w:lang w:val="en-CA"/>
        </w:rPr>
        <w:t xml:space="preserve"> </w:t>
      </w:r>
      <w:r w:rsidR="00A47A7F">
        <w:rPr>
          <w:lang w:val="en-CA"/>
        </w:rPr>
        <w:t>performed</w:t>
      </w:r>
      <w:r w:rsidR="00745D65">
        <w:rPr>
          <w:lang w:val="en-CA"/>
        </w:rPr>
        <w:t>…..</w:t>
      </w:r>
      <w:r w:rsidR="00A47A7F">
        <w:rPr>
          <w:lang w:val="en-CA"/>
        </w:rPr>
        <w:t xml:space="preserve"> </w:t>
      </w:r>
      <w:r w:rsidR="00745D65">
        <w:rPr>
          <w:lang w:val="en-CA"/>
        </w:rPr>
        <w:t>Person 2</w:t>
      </w:r>
      <w:r w:rsidR="00A47A7F">
        <w:rPr>
          <w:lang w:val="en-CA"/>
        </w:rPr>
        <w:t xml:space="preserve"> performed</w:t>
      </w:r>
      <w:r w:rsidR="00745D65">
        <w:rPr>
          <w:lang w:val="en-CA"/>
        </w:rPr>
        <w:t>…..</w:t>
      </w:r>
      <w:r w:rsidR="00A47A7F">
        <w:rPr>
          <w:lang w:val="en-CA"/>
        </w:rPr>
        <w:t xml:space="preserve"> </w:t>
      </w:r>
    </w:p>
    <w:p w14:paraId="0C432DD6" w14:textId="2834BE07" w:rsidR="0085571B" w:rsidRDefault="008759C7" w:rsidP="00EB2121">
      <w:pPr>
        <w:spacing w:line="360" w:lineRule="auto"/>
        <w:ind w:firstLine="720"/>
        <w:jc w:val="both"/>
        <w:rPr>
          <w:lang w:val="en-CA"/>
        </w:rPr>
      </w:pPr>
      <w:r>
        <w:rPr>
          <w:lang w:val="en-CA"/>
        </w:rPr>
        <w:t>While th</w:t>
      </w:r>
      <w:r w:rsidR="00902B04">
        <w:rPr>
          <w:lang w:val="en-CA"/>
        </w:rPr>
        <w:t>e</w:t>
      </w:r>
      <w:r>
        <w:rPr>
          <w:lang w:val="en-CA"/>
        </w:rPr>
        <w:t>se individuals performed the experiments, they</w:t>
      </w:r>
      <w:r w:rsidR="00A47A7F">
        <w:rPr>
          <w:lang w:val="en-CA"/>
        </w:rPr>
        <w:t xml:space="preserve"> worked under my supervision</w:t>
      </w:r>
      <w:r w:rsidR="000F2082">
        <w:rPr>
          <w:lang w:val="en-CA"/>
        </w:rPr>
        <w:t>,</w:t>
      </w:r>
      <w:r w:rsidR="00A47A7F">
        <w:rPr>
          <w:lang w:val="en-CA"/>
        </w:rPr>
        <w:t xml:space="preserve"> and I was responsible </w:t>
      </w:r>
      <w:r w:rsidR="009D7B06">
        <w:rPr>
          <w:lang w:val="en-CA"/>
        </w:rPr>
        <w:t xml:space="preserve">for </w:t>
      </w:r>
      <w:r w:rsidR="00A47A7F">
        <w:rPr>
          <w:lang w:val="en-CA"/>
        </w:rPr>
        <w:t>the experimental designs, data analysis, and interpretation of the results.</w:t>
      </w:r>
    </w:p>
    <w:p w14:paraId="12603841" w14:textId="77777777" w:rsidR="00E7171A" w:rsidRDefault="00D165D8" w:rsidP="00EB2121">
      <w:pPr>
        <w:pStyle w:val="ThesisSectionHeader"/>
        <w:spacing w:line="360" w:lineRule="auto"/>
        <w:jc w:val="both"/>
      </w:pPr>
      <w:r w:rsidRPr="00044954">
        <w:br w:type="column"/>
      </w:r>
      <w:bookmarkStart w:id="16" w:name="_Toc19884858"/>
      <w:bookmarkStart w:id="17" w:name="_Toc33361024"/>
      <w:bookmarkStart w:id="18" w:name="_Toc44692809"/>
      <w:r w:rsidR="00E7171A" w:rsidRPr="00044954">
        <w:lastRenderedPageBreak/>
        <w:t xml:space="preserve">LIST OF </w:t>
      </w:r>
      <w:bookmarkEnd w:id="16"/>
      <w:r w:rsidR="00E7171A" w:rsidRPr="00044954">
        <w:t>Tables</w:t>
      </w:r>
      <w:bookmarkEnd w:id="17"/>
      <w:bookmarkEnd w:id="18"/>
    </w:p>
    <w:p w14:paraId="105AC3B3" w14:textId="77777777" w:rsidR="00E7171A" w:rsidRPr="00044954" w:rsidRDefault="00E7171A" w:rsidP="00EB2121">
      <w:pPr>
        <w:pStyle w:val="ThesisSectionHeader"/>
        <w:spacing w:line="360" w:lineRule="auto"/>
      </w:pPr>
    </w:p>
    <w:p w14:paraId="2E7D345A" w14:textId="2F83400A" w:rsidR="00E7171A" w:rsidRDefault="00E7171A" w:rsidP="00EB2121">
      <w:pPr>
        <w:pStyle w:val="TableofFigures"/>
        <w:spacing w:line="360" w:lineRule="auto"/>
        <w:rPr>
          <w:rFonts w:asciiTheme="minorHAnsi" w:eastAsiaTheme="minorEastAsia" w:hAnsiTheme="minorHAnsi" w:cstheme="minorBidi"/>
          <w:b w:val="0"/>
        </w:rPr>
      </w:pPr>
      <w:r>
        <w:fldChar w:fldCharType="begin"/>
      </w:r>
      <w:r>
        <w:instrText xml:space="preserve"> TOC \h \z \t "Thesis Table List" \c </w:instrText>
      </w:r>
      <w:r>
        <w:fldChar w:fldCharType="separate"/>
      </w:r>
      <w:hyperlink w:anchor="_Toc44692599" w:history="1">
        <w:r w:rsidRPr="001D151B">
          <w:rPr>
            <w:rStyle w:val="Hyperlink"/>
          </w:rPr>
          <w:t>Table 1. Title.</w:t>
        </w:r>
        <w:r>
          <w:rPr>
            <w:webHidden/>
          </w:rPr>
          <w:tab/>
        </w:r>
        <w:r>
          <w:rPr>
            <w:webHidden/>
          </w:rPr>
          <w:fldChar w:fldCharType="begin"/>
        </w:r>
        <w:r>
          <w:rPr>
            <w:webHidden/>
          </w:rPr>
          <w:instrText xml:space="preserve"> PAGEREF _Toc44692599 \h </w:instrText>
        </w:r>
        <w:r>
          <w:rPr>
            <w:webHidden/>
          </w:rPr>
        </w:r>
        <w:r>
          <w:rPr>
            <w:webHidden/>
          </w:rPr>
          <w:fldChar w:fldCharType="separate"/>
        </w:r>
        <w:r>
          <w:rPr>
            <w:webHidden/>
          </w:rPr>
          <w:t>28</w:t>
        </w:r>
        <w:r>
          <w:rPr>
            <w:webHidden/>
          </w:rPr>
          <w:fldChar w:fldCharType="end"/>
        </w:r>
      </w:hyperlink>
    </w:p>
    <w:p w14:paraId="4BAFB81A" w14:textId="144E1B24" w:rsidR="003D1C4C" w:rsidRPr="00044954" w:rsidRDefault="00E7171A" w:rsidP="00EB2121">
      <w:pPr>
        <w:pStyle w:val="ThesisSectionHeader"/>
        <w:spacing w:line="360" w:lineRule="auto"/>
        <w:jc w:val="both"/>
      </w:pPr>
      <w:r>
        <w:fldChar w:fldCharType="end"/>
      </w:r>
    </w:p>
    <w:p w14:paraId="30E34997" w14:textId="60F2EE05" w:rsidR="00987F2B" w:rsidRPr="00044954" w:rsidRDefault="003E45C5" w:rsidP="00EB2121">
      <w:pPr>
        <w:pStyle w:val="ThesisSectionHeader"/>
        <w:spacing w:line="360" w:lineRule="auto"/>
      </w:pPr>
      <w:r w:rsidRPr="00044954">
        <w:br w:type="column"/>
      </w:r>
      <w:bookmarkStart w:id="19" w:name="_Toc44692810"/>
      <w:r w:rsidRPr="00044954">
        <w:lastRenderedPageBreak/>
        <w:t>LIST OF FIGURES</w:t>
      </w:r>
      <w:bookmarkEnd w:id="19"/>
    </w:p>
    <w:p w14:paraId="54236C11" w14:textId="6C314AC9" w:rsidR="004C6933" w:rsidRDefault="005E3401" w:rsidP="00EB2121">
      <w:pPr>
        <w:pStyle w:val="TableofFigures"/>
        <w:spacing w:line="360" w:lineRule="auto"/>
        <w:rPr>
          <w:rFonts w:asciiTheme="minorHAnsi" w:eastAsiaTheme="minorEastAsia" w:hAnsiTheme="minorHAnsi" w:cstheme="minorBidi"/>
          <w:b w:val="0"/>
        </w:rPr>
      </w:pPr>
      <w:r w:rsidRPr="00FB36F7">
        <w:rPr>
          <w:b w:val="0"/>
          <w:bCs/>
        </w:rPr>
        <w:fldChar w:fldCharType="begin"/>
      </w:r>
      <w:r w:rsidRPr="00FB36F7">
        <w:rPr>
          <w:b w:val="0"/>
          <w:bCs/>
        </w:rPr>
        <w:instrText xml:space="preserve"> TOC \h \z \t "Table of Figures,List of Tables" \c </w:instrText>
      </w:r>
      <w:r w:rsidRPr="00FB36F7">
        <w:rPr>
          <w:b w:val="0"/>
          <w:bCs/>
        </w:rPr>
        <w:fldChar w:fldCharType="separate"/>
      </w:r>
      <w:hyperlink w:anchor="_Toc44692191" w:history="1">
        <w:r w:rsidR="004C6933" w:rsidRPr="00493A6A">
          <w:rPr>
            <w:rStyle w:val="Hyperlink"/>
          </w:rPr>
          <w:t>Figure 1. Title</w:t>
        </w:r>
        <w:r w:rsidR="004C6933">
          <w:rPr>
            <w:webHidden/>
          </w:rPr>
          <w:tab/>
        </w:r>
        <w:r w:rsidR="004C6933">
          <w:rPr>
            <w:webHidden/>
          </w:rPr>
          <w:fldChar w:fldCharType="begin"/>
        </w:r>
        <w:r w:rsidR="004C6933">
          <w:rPr>
            <w:webHidden/>
          </w:rPr>
          <w:instrText xml:space="preserve"> PAGEREF _Toc44692191 \h </w:instrText>
        </w:r>
        <w:r w:rsidR="004C6933">
          <w:rPr>
            <w:webHidden/>
          </w:rPr>
        </w:r>
        <w:r w:rsidR="004C6933">
          <w:rPr>
            <w:webHidden/>
          </w:rPr>
          <w:fldChar w:fldCharType="separate"/>
        </w:r>
        <w:r w:rsidR="004C6933">
          <w:rPr>
            <w:webHidden/>
          </w:rPr>
          <w:t>3</w:t>
        </w:r>
        <w:r w:rsidR="004C6933">
          <w:rPr>
            <w:webHidden/>
          </w:rPr>
          <w:fldChar w:fldCharType="end"/>
        </w:r>
      </w:hyperlink>
    </w:p>
    <w:p w14:paraId="6DF5BC16" w14:textId="77C3D979" w:rsidR="004C6933" w:rsidRDefault="008552B8" w:rsidP="00EB2121">
      <w:pPr>
        <w:pStyle w:val="TableofFigures"/>
        <w:spacing w:line="360" w:lineRule="auto"/>
        <w:rPr>
          <w:rFonts w:asciiTheme="minorHAnsi" w:eastAsiaTheme="minorEastAsia" w:hAnsiTheme="minorHAnsi" w:cstheme="minorBidi"/>
          <w:b w:val="0"/>
        </w:rPr>
      </w:pPr>
      <w:hyperlink w:anchor="_Toc44692192" w:history="1">
        <w:r w:rsidR="004C6933" w:rsidRPr="00493A6A">
          <w:rPr>
            <w:rStyle w:val="Hyperlink"/>
          </w:rPr>
          <w:t>Figure 2. Title.</w:t>
        </w:r>
        <w:r w:rsidR="004C6933">
          <w:rPr>
            <w:webHidden/>
          </w:rPr>
          <w:tab/>
        </w:r>
        <w:r w:rsidR="004C6933">
          <w:rPr>
            <w:webHidden/>
          </w:rPr>
          <w:fldChar w:fldCharType="begin"/>
        </w:r>
        <w:r w:rsidR="004C6933">
          <w:rPr>
            <w:webHidden/>
          </w:rPr>
          <w:instrText xml:space="preserve"> PAGEREF _Toc44692192 \h </w:instrText>
        </w:r>
        <w:r w:rsidR="004C6933">
          <w:rPr>
            <w:webHidden/>
          </w:rPr>
        </w:r>
        <w:r w:rsidR="004C6933">
          <w:rPr>
            <w:webHidden/>
          </w:rPr>
          <w:fldChar w:fldCharType="separate"/>
        </w:r>
        <w:r w:rsidR="004C6933">
          <w:rPr>
            <w:webHidden/>
          </w:rPr>
          <w:t>11</w:t>
        </w:r>
        <w:r w:rsidR="004C6933">
          <w:rPr>
            <w:webHidden/>
          </w:rPr>
          <w:fldChar w:fldCharType="end"/>
        </w:r>
      </w:hyperlink>
    </w:p>
    <w:p w14:paraId="073D9820" w14:textId="046DA4A7" w:rsidR="004C6933" w:rsidRDefault="008552B8" w:rsidP="00EB2121">
      <w:pPr>
        <w:pStyle w:val="TableofFigures"/>
        <w:spacing w:line="360" w:lineRule="auto"/>
        <w:rPr>
          <w:rFonts w:asciiTheme="minorHAnsi" w:eastAsiaTheme="minorEastAsia" w:hAnsiTheme="minorHAnsi" w:cstheme="minorBidi"/>
          <w:b w:val="0"/>
        </w:rPr>
      </w:pPr>
      <w:hyperlink w:anchor="_Toc44692193" w:history="1">
        <w:r w:rsidR="004C6933" w:rsidRPr="00493A6A">
          <w:rPr>
            <w:rStyle w:val="Hyperlink"/>
          </w:rPr>
          <w:t>Figure 3. Title</w:t>
        </w:r>
        <w:r w:rsidR="004C6933">
          <w:rPr>
            <w:webHidden/>
          </w:rPr>
          <w:tab/>
        </w:r>
        <w:r w:rsidR="004C6933">
          <w:rPr>
            <w:webHidden/>
          </w:rPr>
          <w:fldChar w:fldCharType="begin"/>
        </w:r>
        <w:r w:rsidR="004C6933">
          <w:rPr>
            <w:webHidden/>
          </w:rPr>
          <w:instrText xml:space="preserve"> PAGEREF _Toc44692193 \h </w:instrText>
        </w:r>
        <w:r w:rsidR="004C6933">
          <w:rPr>
            <w:webHidden/>
          </w:rPr>
        </w:r>
        <w:r w:rsidR="004C6933">
          <w:rPr>
            <w:webHidden/>
          </w:rPr>
          <w:fldChar w:fldCharType="separate"/>
        </w:r>
        <w:r w:rsidR="004C6933">
          <w:rPr>
            <w:webHidden/>
          </w:rPr>
          <w:t>34</w:t>
        </w:r>
        <w:r w:rsidR="004C6933">
          <w:rPr>
            <w:webHidden/>
          </w:rPr>
          <w:fldChar w:fldCharType="end"/>
        </w:r>
      </w:hyperlink>
    </w:p>
    <w:p w14:paraId="60CF9F42" w14:textId="6101A81D" w:rsidR="005E3401" w:rsidRPr="00FB36F7" w:rsidRDefault="005E3401" w:rsidP="00EB2121">
      <w:pPr>
        <w:spacing w:line="360" w:lineRule="auto"/>
        <w:rPr>
          <w:bCs/>
          <w:lang w:val="en-CA"/>
        </w:rPr>
      </w:pPr>
      <w:r w:rsidRPr="00FB36F7">
        <w:rPr>
          <w:bCs/>
          <w:lang w:val="en-CA"/>
        </w:rPr>
        <w:fldChar w:fldCharType="end"/>
      </w:r>
    </w:p>
    <w:p w14:paraId="5DE32A40" w14:textId="27251B62" w:rsidR="00D165D8" w:rsidRPr="00044954" w:rsidRDefault="00D165D8" w:rsidP="00EB2121">
      <w:pPr>
        <w:pStyle w:val="ThesisSectionHeader"/>
        <w:spacing w:line="360" w:lineRule="auto"/>
      </w:pPr>
      <w:r w:rsidRPr="00044954">
        <w:br w:type="column"/>
      </w:r>
      <w:bookmarkStart w:id="20" w:name="_Toc19884859"/>
      <w:bookmarkStart w:id="21" w:name="_Toc44692811"/>
      <w:r w:rsidRPr="00044954">
        <w:lastRenderedPageBreak/>
        <w:t>LIST OF ABBREVIATIONS</w:t>
      </w:r>
      <w:bookmarkEnd w:id="20"/>
      <w:bookmarkEnd w:id="21"/>
    </w:p>
    <w:p w14:paraId="24AB7155" w14:textId="77777777" w:rsidR="00286A80" w:rsidRPr="00044954" w:rsidRDefault="00286A80" w:rsidP="00EB2121">
      <w:pPr>
        <w:spacing w:line="360" w:lineRule="auto"/>
        <w:rPr>
          <w:lang w:val="en-CA"/>
        </w:rPr>
      </w:pPr>
      <w:bookmarkStart w:id="22" w:name="_Toc19884860"/>
    </w:p>
    <w:p w14:paraId="65286C9E" w14:textId="51809ED6" w:rsidR="002E7086" w:rsidRPr="00044954" w:rsidRDefault="002E7086" w:rsidP="00EB2121">
      <w:pPr>
        <w:spacing w:line="360" w:lineRule="auto"/>
        <w:rPr>
          <w:lang w:val="en-CA"/>
        </w:rPr>
      </w:pPr>
      <w:r w:rsidRPr="00044954">
        <w:rPr>
          <w:lang w:val="en-CA"/>
        </w:rPr>
        <w:t>ACP</w:t>
      </w:r>
      <w:r w:rsidRPr="00044954">
        <w:rPr>
          <w:lang w:val="en-CA"/>
        </w:rPr>
        <w:tab/>
      </w:r>
      <w:r w:rsidRPr="00044954">
        <w:rPr>
          <w:lang w:val="en-CA"/>
        </w:rPr>
        <w:tab/>
      </w:r>
      <w:r w:rsidRPr="00044954">
        <w:rPr>
          <w:lang w:val="en-CA"/>
        </w:rPr>
        <w:tab/>
      </w:r>
      <w:r w:rsidRPr="00044954">
        <w:rPr>
          <w:lang w:val="en-CA"/>
        </w:rPr>
        <w:tab/>
        <w:t>Acyl carrier protein</w:t>
      </w:r>
    </w:p>
    <w:p w14:paraId="7DD5287F" w14:textId="18D7FE2A" w:rsidR="00C91086" w:rsidRPr="00044954" w:rsidRDefault="00C91086" w:rsidP="00EB2121">
      <w:pPr>
        <w:spacing w:line="360" w:lineRule="auto"/>
        <w:rPr>
          <w:lang w:val="en-CA"/>
        </w:rPr>
      </w:pPr>
      <w:r w:rsidRPr="00044954">
        <w:rPr>
          <w:lang w:val="en-CA"/>
        </w:rPr>
        <w:t>Chl</w:t>
      </w:r>
      <w:r w:rsidRPr="00044954">
        <w:rPr>
          <w:lang w:val="en-CA"/>
        </w:rPr>
        <w:tab/>
      </w:r>
      <w:r w:rsidRPr="00044954">
        <w:rPr>
          <w:lang w:val="en-CA"/>
        </w:rPr>
        <w:tab/>
      </w:r>
      <w:r w:rsidRPr="00044954">
        <w:rPr>
          <w:lang w:val="en-CA"/>
        </w:rPr>
        <w:tab/>
      </w:r>
      <w:r w:rsidRPr="00044954">
        <w:rPr>
          <w:lang w:val="en-CA"/>
        </w:rPr>
        <w:tab/>
        <w:t>Chloramphenicol</w:t>
      </w:r>
    </w:p>
    <w:p w14:paraId="170F5F47" w14:textId="26A0B3BC" w:rsidR="00C91086" w:rsidRPr="00044954" w:rsidRDefault="00C91086" w:rsidP="00EB2121">
      <w:pPr>
        <w:spacing w:line="360" w:lineRule="auto"/>
        <w:rPr>
          <w:lang w:val="en-CA"/>
        </w:rPr>
      </w:pPr>
      <w:r w:rsidRPr="00044954">
        <w:rPr>
          <w:lang w:val="en-CA"/>
        </w:rPr>
        <w:t>DMSO</w:t>
      </w:r>
      <w:r w:rsidRPr="00044954">
        <w:rPr>
          <w:lang w:val="en-CA"/>
        </w:rPr>
        <w:tab/>
      </w:r>
      <w:r w:rsidRPr="00044954">
        <w:rPr>
          <w:lang w:val="en-CA"/>
        </w:rPr>
        <w:tab/>
      </w:r>
      <w:r w:rsidRPr="00044954">
        <w:rPr>
          <w:lang w:val="en-CA"/>
        </w:rPr>
        <w:tab/>
      </w:r>
      <w:r w:rsidRPr="00044954">
        <w:rPr>
          <w:lang w:val="en-CA"/>
        </w:rPr>
        <w:tab/>
        <w:t>Dimethyl sulfoxide</w:t>
      </w:r>
    </w:p>
    <w:p w14:paraId="1A1ABB40" w14:textId="4AC74BAE" w:rsidR="007559C8" w:rsidRPr="00044954" w:rsidRDefault="007559C8" w:rsidP="00EB2121">
      <w:pPr>
        <w:spacing w:line="360" w:lineRule="auto"/>
        <w:rPr>
          <w:lang w:val="en-CA"/>
        </w:rPr>
      </w:pPr>
      <w:r w:rsidRPr="00044954">
        <w:rPr>
          <w:lang w:val="en-CA"/>
        </w:rPr>
        <w:t>DTT</w:t>
      </w:r>
      <w:r w:rsidRPr="00044954">
        <w:rPr>
          <w:lang w:val="en-CA"/>
        </w:rPr>
        <w:tab/>
      </w:r>
      <w:r w:rsidRPr="00044954">
        <w:rPr>
          <w:lang w:val="en-CA"/>
        </w:rPr>
        <w:tab/>
      </w:r>
      <w:r w:rsidRPr="00044954">
        <w:rPr>
          <w:lang w:val="en-CA"/>
        </w:rPr>
        <w:tab/>
      </w:r>
      <w:r w:rsidRPr="00044954">
        <w:rPr>
          <w:lang w:val="en-CA"/>
        </w:rPr>
        <w:tab/>
        <w:t>Dithiothreitol</w:t>
      </w:r>
    </w:p>
    <w:p w14:paraId="355E8171" w14:textId="15774BBA" w:rsidR="00F9514D" w:rsidRPr="00044954" w:rsidRDefault="00F9514D" w:rsidP="00EB2121">
      <w:pPr>
        <w:spacing w:line="360" w:lineRule="auto"/>
        <w:rPr>
          <w:lang w:val="en-CA"/>
        </w:rPr>
      </w:pPr>
      <w:r w:rsidRPr="00044954">
        <w:rPr>
          <w:lang w:val="en-CA"/>
        </w:rPr>
        <w:t>EC</w:t>
      </w:r>
      <w:r w:rsidRPr="00044954">
        <w:rPr>
          <w:lang w:val="en-CA"/>
        </w:rPr>
        <w:tab/>
      </w:r>
      <w:r w:rsidRPr="00044954">
        <w:rPr>
          <w:lang w:val="en-CA"/>
        </w:rPr>
        <w:tab/>
      </w:r>
      <w:r w:rsidRPr="00044954">
        <w:rPr>
          <w:lang w:val="en-CA"/>
        </w:rPr>
        <w:tab/>
      </w:r>
      <w:r w:rsidRPr="00044954">
        <w:rPr>
          <w:lang w:val="en-CA"/>
        </w:rPr>
        <w:tab/>
        <w:t xml:space="preserve">Enzyme </w:t>
      </w:r>
      <w:r w:rsidR="00C13C62" w:rsidRPr="00044954">
        <w:rPr>
          <w:lang w:val="en-CA"/>
        </w:rPr>
        <w:t>Commission</w:t>
      </w:r>
      <w:r w:rsidRPr="00044954">
        <w:rPr>
          <w:lang w:val="en-CA"/>
        </w:rPr>
        <w:t xml:space="preserve"> number</w:t>
      </w:r>
    </w:p>
    <w:p w14:paraId="1CA0D9B1" w14:textId="007D2817" w:rsidR="00AE3EBB" w:rsidRPr="00044954" w:rsidRDefault="00AE3EBB" w:rsidP="00EB2121">
      <w:pPr>
        <w:spacing w:line="360" w:lineRule="auto"/>
        <w:rPr>
          <w:lang w:val="en-CA"/>
        </w:rPr>
      </w:pPr>
      <w:r w:rsidRPr="00044954">
        <w:rPr>
          <w:lang w:val="en-CA"/>
        </w:rPr>
        <w:t>EDTA</w:t>
      </w:r>
      <w:r w:rsidRPr="00044954">
        <w:rPr>
          <w:lang w:val="en-CA"/>
        </w:rPr>
        <w:tab/>
      </w:r>
      <w:r w:rsidRPr="00044954">
        <w:rPr>
          <w:lang w:val="en-CA"/>
        </w:rPr>
        <w:tab/>
      </w:r>
      <w:r w:rsidRPr="00044954">
        <w:rPr>
          <w:lang w:val="en-CA"/>
        </w:rPr>
        <w:tab/>
      </w:r>
      <w:r w:rsidRPr="00044954">
        <w:rPr>
          <w:lang w:val="en-CA"/>
        </w:rPr>
        <w:tab/>
        <w:t>Ethylenediaminetetraacetic acid</w:t>
      </w:r>
    </w:p>
    <w:p w14:paraId="5DD07422" w14:textId="271DB4AA" w:rsidR="00653168" w:rsidRPr="00044954" w:rsidRDefault="00653168" w:rsidP="00EB2121">
      <w:pPr>
        <w:spacing w:line="360" w:lineRule="auto"/>
        <w:rPr>
          <w:lang w:val="en-CA"/>
        </w:rPr>
      </w:pPr>
      <w:r>
        <w:rPr>
          <w:lang w:val="en-CA"/>
        </w:rPr>
        <w:t>FPLC</w:t>
      </w:r>
      <w:r>
        <w:rPr>
          <w:lang w:val="en-CA"/>
        </w:rPr>
        <w:tab/>
      </w:r>
      <w:r>
        <w:rPr>
          <w:lang w:val="en-CA"/>
        </w:rPr>
        <w:tab/>
      </w:r>
      <w:r>
        <w:rPr>
          <w:lang w:val="en-CA"/>
        </w:rPr>
        <w:tab/>
      </w:r>
      <w:r>
        <w:rPr>
          <w:lang w:val="en-CA"/>
        </w:rPr>
        <w:tab/>
        <w:t>Fast protein liquid chromatography</w:t>
      </w:r>
    </w:p>
    <w:p w14:paraId="0D719221" w14:textId="0875453A" w:rsidR="00134CB9" w:rsidRPr="00044954" w:rsidRDefault="00134CB9" w:rsidP="00EB2121">
      <w:pPr>
        <w:spacing w:line="360" w:lineRule="auto"/>
        <w:rPr>
          <w:lang w:val="en-CA"/>
        </w:rPr>
      </w:pPr>
      <w:r w:rsidRPr="00044954">
        <w:rPr>
          <w:lang w:val="en-CA"/>
        </w:rPr>
        <w:t>HEPES</w:t>
      </w:r>
      <w:r w:rsidRPr="00044954">
        <w:rPr>
          <w:lang w:val="en-CA"/>
        </w:rPr>
        <w:tab/>
      </w:r>
      <w:r w:rsidRPr="00044954">
        <w:rPr>
          <w:lang w:val="en-CA"/>
        </w:rPr>
        <w:tab/>
      </w:r>
      <w:r w:rsidRPr="00044954">
        <w:rPr>
          <w:lang w:val="en-CA"/>
        </w:rPr>
        <w:tab/>
      </w:r>
      <w:r w:rsidRPr="00044954">
        <w:rPr>
          <w:color w:val="000000" w:themeColor="text1"/>
          <w:lang w:val="en-CA"/>
        </w:rPr>
        <w:t>4-(2-hydroxyethyl)-1-piperazineethanesulfonic acid</w:t>
      </w:r>
    </w:p>
    <w:p w14:paraId="32BD00D4" w14:textId="5A3E6F2C" w:rsidR="00414187" w:rsidRPr="00044954" w:rsidRDefault="00A323CB" w:rsidP="00EB2121">
      <w:pPr>
        <w:spacing w:line="360" w:lineRule="auto"/>
        <w:rPr>
          <w:lang w:val="en-CA"/>
        </w:rPr>
      </w:pPr>
      <w:r w:rsidRPr="00044954">
        <w:rPr>
          <w:lang w:val="en-CA"/>
        </w:rPr>
        <w:t>HPLC</w:t>
      </w:r>
      <w:r w:rsidRPr="00044954">
        <w:rPr>
          <w:lang w:val="en-CA"/>
        </w:rPr>
        <w:tab/>
      </w:r>
      <w:r w:rsidRPr="00044954">
        <w:rPr>
          <w:lang w:val="en-CA"/>
        </w:rPr>
        <w:tab/>
      </w:r>
      <w:r w:rsidR="00C56A72" w:rsidRPr="00044954">
        <w:rPr>
          <w:lang w:val="en-CA"/>
        </w:rPr>
        <w:tab/>
      </w:r>
      <w:r w:rsidR="00C56A72" w:rsidRPr="00044954">
        <w:rPr>
          <w:lang w:val="en-CA"/>
        </w:rPr>
        <w:tab/>
      </w:r>
      <w:r w:rsidRPr="00044954">
        <w:rPr>
          <w:lang w:val="en-CA"/>
        </w:rPr>
        <w:t>High performance liquid chromatography</w:t>
      </w:r>
    </w:p>
    <w:p w14:paraId="741DAC16" w14:textId="0827705C" w:rsidR="0057219D" w:rsidRPr="00044954" w:rsidRDefault="0057219D" w:rsidP="00EB2121">
      <w:pPr>
        <w:spacing w:line="360" w:lineRule="auto"/>
        <w:ind w:left="2880" w:hanging="2880"/>
        <w:rPr>
          <w:lang w:val="en-CA"/>
        </w:rPr>
      </w:pPr>
      <w:r w:rsidRPr="00044954">
        <w:rPr>
          <w:lang w:val="en-CA"/>
        </w:rPr>
        <w:t>IPTG</w:t>
      </w:r>
      <w:r w:rsidRPr="00044954">
        <w:rPr>
          <w:lang w:val="en-CA"/>
        </w:rPr>
        <w:tab/>
        <w:t>Isopropyl β-D-1-thiogalactopyranoside</w:t>
      </w:r>
    </w:p>
    <w:p w14:paraId="249FD11A" w14:textId="5C4D0A97" w:rsidR="00A2082E" w:rsidRDefault="00A2082E" w:rsidP="00EB2121">
      <w:pPr>
        <w:spacing w:line="360" w:lineRule="auto"/>
        <w:ind w:left="2880" w:hanging="2880"/>
        <w:rPr>
          <w:lang w:val="en-CA"/>
        </w:rPr>
      </w:pPr>
      <w:r w:rsidRPr="00044954">
        <w:rPr>
          <w:lang w:val="en-CA"/>
        </w:rPr>
        <w:t>Kan</w:t>
      </w:r>
      <w:r w:rsidRPr="00044954">
        <w:rPr>
          <w:lang w:val="en-CA"/>
        </w:rPr>
        <w:tab/>
        <w:t>Kanamycin</w:t>
      </w:r>
    </w:p>
    <w:p w14:paraId="129C2A1C" w14:textId="5CAB1036" w:rsidR="00517159" w:rsidRPr="00044954" w:rsidRDefault="00517159" w:rsidP="00EB2121">
      <w:pPr>
        <w:spacing w:line="360" w:lineRule="auto"/>
        <w:ind w:left="2880" w:hanging="2880"/>
        <w:rPr>
          <w:lang w:val="en-CA"/>
        </w:rPr>
      </w:pPr>
      <w:r>
        <w:rPr>
          <w:lang w:val="en-CA"/>
        </w:rPr>
        <w:t>kDa</w:t>
      </w:r>
      <w:r>
        <w:rPr>
          <w:lang w:val="en-CA"/>
        </w:rPr>
        <w:tab/>
        <w:t>Kilodaltons</w:t>
      </w:r>
    </w:p>
    <w:p w14:paraId="6B9B6F09" w14:textId="1C539FCA" w:rsidR="005A6908" w:rsidRPr="00044954" w:rsidRDefault="005A6908" w:rsidP="00EB2121">
      <w:pPr>
        <w:spacing w:line="360" w:lineRule="auto"/>
        <w:rPr>
          <w:lang w:val="en-CA"/>
        </w:rPr>
      </w:pPr>
      <w:r w:rsidRPr="00044954">
        <w:rPr>
          <w:lang w:val="en-CA"/>
        </w:rPr>
        <w:t>LB</w:t>
      </w:r>
      <w:r w:rsidRPr="00044954">
        <w:rPr>
          <w:lang w:val="en-CA"/>
        </w:rPr>
        <w:tab/>
      </w:r>
      <w:r w:rsidRPr="00044954">
        <w:rPr>
          <w:lang w:val="en-CA"/>
        </w:rPr>
        <w:tab/>
      </w:r>
      <w:r w:rsidR="00C56A72" w:rsidRPr="00044954">
        <w:rPr>
          <w:lang w:val="en-CA"/>
        </w:rPr>
        <w:tab/>
      </w:r>
      <w:r w:rsidR="00C56A72" w:rsidRPr="00044954">
        <w:rPr>
          <w:lang w:val="en-CA"/>
        </w:rPr>
        <w:tab/>
      </w:r>
      <w:r w:rsidRPr="00044954">
        <w:rPr>
          <w:lang w:val="en-CA"/>
        </w:rPr>
        <w:t>Lysogeny broth medium</w:t>
      </w:r>
    </w:p>
    <w:p w14:paraId="0F8D71AD" w14:textId="584C44B8" w:rsidR="008D3287" w:rsidRPr="00044954" w:rsidRDefault="008D3287" w:rsidP="00EB2121">
      <w:pPr>
        <w:spacing w:line="360" w:lineRule="auto"/>
        <w:rPr>
          <w:lang w:val="en-CA"/>
        </w:rPr>
      </w:pPr>
      <w:r w:rsidRPr="00044954">
        <w:rPr>
          <w:lang w:val="en-CA"/>
        </w:rPr>
        <w:t>OD</w:t>
      </w:r>
      <w:r w:rsidRPr="00044954">
        <w:rPr>
          <w:vertAlign w:val="subscript"/>
          <w:lang w:val="en-CA"/>
        </w:rPr>
        <w:t>600</w:t>
      </w:r>
      <w:r w:rsidRPr="00044954">
        <w:rPr>
          <w:vertAlign w:val="subscript"/>
          <w:lang w:val="en-CA"/>
        </w:rPr>
        <w:tab/>
      </w:r>
      <w:r w:rsidRPr="00044954">
        <w:rPr>
          <w:lang w:val="en-CA"/>
        </w:rPr>
        <w:tab/>
      </w:r>
      <w:r w:rsidR="00C56A72" w:rsidRPr="00044954">
        <w:rPr>
          <w:lang w:val="en-CA"/>
        </w:rPr>
        <w:tab/>
      </w:r>
      <w:r w:rsidR="00C56A72" w:rsidRPr="00044954">
        <w:rPr>
          <w:lang w:val="en-CA"/>
        </w:rPr>
        <w:tab/>
      </w:r>
      <w:r w:rsidRPr="00044954">
        <w:rPr>
          <w:lang w:val="en-CA"/>
        </w:rPr>
        <w:t xml:space="preserve">Optical density </w:t>
      </w:r>
      <w:r w:rsidR="002B182D" w:rsidRPr="00044954">
        <w:rPr>
          <w:lang w:val="en-CA"/>
        </w:rPr>
        <w:t xml:space="preserve">measured </w:t>
      </w:r>
      <w:r w:rsidRPr="00044954">
        <w:rPr>
          <w:lang w:val="en-CA"/>
        </w:rPr>
        <w:t>at 600 nm</w:t>
      </w:r>
    </w:p>
    <w:p w14:paraId="00F51B98" w14:textId="24AF5F06" w:rsidR="00C5427B" w:rsidRPr="00044954" w:rsidRDefault="00517159" w:rsidP="00EB2121">
      <w:pPr>
        <w:spacing w:line="360" w:lineRule="auto"/>
        <w:rPr>
          <w:lang w:val="en-CA"/>
        </w:rPr>
      </w:pPr>
      <w:r>
        <w:rPr>
          <w:i/>
          <w:iCs/>
          <w:lang w:val="en-CA"/>
        </w:rPr>
        <w:t>o</w:t>
      </w:r>
      <w:r w:rsidR="00C5427B" w:rsidRPr="00044954">
        <w:rPr>
          <w:i/>
          <w:iCs/>
          <w:lang w:val="en-CA"/>
        </w:rPr>
        <w:t>ri</w:t>
      </w:r>
      <w:r w:rsidR="00C5427B" w:rsidRPr="00044954">
        <w:rPr>
          <w:lang w:val="en-CA"/>
        </w:rPr>
        <w:tab/>
      </w:r>
      <w:r w:rsidR="00C5427B" w:rsidRPr="00044954">
        <w:rPr>
          <w:lang w:val="en-CA"/>
        </w:rPr>
        <w:tab/>
      </w:r>
      <w:r w:rsidR="00C5427B" w:rsidRPr="00044954">
        <w:rPr>
          <w:lang w:val="en-CA"/>
        </w:rPr>
        <w:tab/>
      </w:r>
      <w:r w:rsidR="00C5427B" w:rsidRPr="00044954">
        <w:rPr>
          <w:lang w:val="en-CA"/>
        </w:rPr>
        <w:tab/>
        <w:t>Origin of replication</w:t>
      </w:r>
    </w:p>
    <w:p w14:paraId="696B85F5" w14:textId="6FE5E1D5" w:rsidR="00F16E33" w:rsidRPr="00044954" w:rsidRDefault="00F16E33" w:rsidP="00EB2121">
      <w:pPr>
        <w:spacing w:line="360" w:lineRule="auto"/>
        <w:rPr>
          <w:lang w:val="en-CA"/>
        </w:rPr>
      </w:pPr>
      <w:r w:rsidRPr="00044954">
        <w:rPr>
          <w:lang w:val="en-CA"/>
        </w:rPr>
        <w:t>PCR</w:t>
      </w:r>
      <w:r w:rsidRPr="00044954">
        <w:rPr>
          <w:lang w:val="en-CA"/>
        </w:rPr>
        <w:tab/>
      </w:r>
      <w:r w:rsidRPr="00044954">
        <w:rPr>
          <w:lang w:val="en-CA"/>
        </w:rPr>
        <w:tab/>
      </w:r>
      <w:r w:rsidRPr="00044954">
        <w:rPr>
          <w:lang w:val="en-CA"/>
        </w:rPr>
        <w:tab/>
      </w:r>
      <w:r w:rsidRPr="00044954">
        <w:rPr>
          <w:lang w:val="en-CA"/>
        </w:rPr>
        <w:tab/>
        <w:t>Polymerase chain reaction</w:t>
      </w:r>
    </w:p>
    <w:p w14:paraId="1DBDFE43" w14:textId="72B88FA1" w:rsidR="007B0C30" w:rsidRPr="00044954" w:rsidRDefault="007B0C30" w:rsidP="00EB2121">
      <w:pPr>
        <w:spacing w:line="360" w:lineRule="auto"/>
        <w:rPr>
          <w:lang w:val="en-CA"/>
        </w:rPr>
      </w:pPr>
      <w:r w:rsidRPr="00044954">
        <w:rPr>
          <w:lang w:val="en-CA"/>
        </w:rPr>
        <w:t>PBS</w:t>
      </w:r>
      <w:r w:rsidRPr="00044954">
        <w:rPr>
          <w:lang w:val="en-CA"/>
        </w:rPr>
        <w:tab/>
      </w:r>
      <w:r w:rsidRPr="00044954">
        <w:rPr>
          <w:lang w:val="en-CA"/>
        </w:rPr>
        <w:tab/>
      </w:r>
      <w:r w:rsidR="00C56A72" w:rsidRPr="00044954">
        <w:rPr>
          <w:lang w:val="en-CA"/>
        </w:rPr>
        <w:tab/>
      </w:r>
      <w:r w:rsidR="00C56A72" w:rsidRPr="00044954">
        <w:rPr>
          <w:lang w:val="en-CA"/>
        </w:rPr>
        <w:tab/>
      </w:r>
      <w:r w:rsidRPr="00044954">
        <w:rPr>
          <w:lang w:val="en-CA"/>
        </w:rPr>
        <w:t>Phosphate buffered saline</w:t>
      </w:r>
    </w:p>
    <w:p w14:paraId="6E42CFEC" w14:textId="6062B73A" w:rsidR="0030735F" w:rsidRPr="0062208F" w:rsidRDefault="0030735F" w:rsidP="00EB2121">
      <w:pPr>
        <w:spacing w:line="360" w:lineRule="auto"/>
        <w:rPr>
          <w:lang w:val="en-CA"/>
        </w:rPr>
      </w:pPr>
      <w:r w:rsidRPr="00044954">
        <w:rPr>
          <w:lang w:val="en-CA"/>
        </w:rPr>
        <w:t>PQS</w:t>
      </w:r>
      <w:r w:rsidRPr="00044954">
        <w:rPr>
          <w:lang w:val="en-CA"/>
        </w:rPr>
        <w:tab/>
      </w:r>
      <w:r w:rsidRPr="00044954">
        <w:rPr>
          <w:lang w:val="en-CA"/>
        </w:rPr>
        <w:tab/>
      </w:r>
      <w:r w:rsidRPr="00044954">
        <w:rPr>
          <w:lang w:val="en-CA"/>
        </w:rPr>
        <w:tab/>
      </w:r>
      <w:r w:rsidRPr="00044954">
        <w:rPr>
          <w:lang w:val="en-CA"/>
        </w:rPr>
        <w:tab/>
      </w:r>
      <w:r w:rsidR="0062208F">
        <w:rPr>
          <w:i/>
          <w:iCs/>
          <w:lang w:val="en-CA"/>
        </w:rPr>
        <w:t xml:space="preserve">Pseudomonas </w:t>
      </w:r>
      <w:r w:rsidR="0062208F">
        <w:rPr>
          <w:lang w:val="en-CA"/>
        </w:rPr>
        <w:t>quinolone signal</w:t>
      </w:r>
    </w:p>
    <w:p w14:paraId="23566482" w14:textId="45EA1909" w:rsidR="002B182D" w:rsidRPr="00044954" w:rsidRDefault="005E4BD4" w:rsidP="00EB2121">
      <w:pPr>
        <w:spacing w:line="360" w:lineRule="auto"/>
        <w:rPr>
          <w:lang w:val="en-CA"/>
        </w:rPr>
      </w:pPr>
      <w:r w:rsidRPr="00044954">
        <w:rPr>
          <w:lang w:val="en-CA"/>
        </w:rPr>
        <w:t>RT-qPCR</w:t>
      </w:r>
      <w:r w:rsidRPr="00044954">
        <w:rPr>
          <w:lang w:val="en-CA"/>
        </w:rPr>
        <w:tab/>
      </w:r>
      <w:r w:rsidRPr="00044954">
        <w:rPr>
          <w:lang w:val="en-CA"/>
        </w:rPr>
        <w:tab/>
      </w:r>
      <w:r w:rsidRPr="00044954">
        <w:rPr>
          <w:lang w:val="en-CA"/>
        </w:rPr>
        <w:tab/>
        <w:t xml:space="preserve">Reverse </w:t>
      </w:r>
      <w:r w:rsidR="005D324B" w:rsidRPr="00044954">
        <w:rPr>
          <w:lang w:val="en-CA"/>
        </w:rPr>
        <w:t>t</w:t>
      </w:r>
      <w:r w:rsidRPr="00044954">
        <w:rPr>
          <w:lang w:val="en-CA"/>
        </w:rPr>
        <w:t>ranscription</w:t>
      </w:r>
      <w:r w:rsidR="005D324B" w:rsidRPr="00044954">
        <w:rPr>
          <w:lang w:val="en-CA"/>
        </w:rPr>
        <w:t xml:space="preserve"> quantitative PCR</w:t>
      </w:r>
    </w:p>
    <w:p w14:paraId="09AB2778" w14:textId="77777777" w:rsidR="007A0650" w:rsidRDefault="007A0650" w:rsidP="00EB2121">
      <w:pPr>
        <w:spacing w:line="360" w:lineRule="auto"/>
        <w:rPr>
          <w:lang w:val="en-CA"/>
        </w:rPr>
      </w:pPr>
    </w:p>
    <w:p w14:paraId="6C1B3BAF" w14:textId="430749E8" w:rsidR="004C6933" w:rsidRPr="00044954" w:rsidRDefault="004C6933" w:rsidP="00EB2121">
      <w:pPr>
        <w:spacing w:line="360" w:lineRule="auto"/>
        <w:rPr>
          <w:lang w:val="en-CA"/>
        </w:rPr>
        <w:sectPr w:rsidR="004C6933" w:rsidRPr="00044954" w:rsidSect="009E20F9">
          <w:footerReference w:type="even" r:id="rId8"/>
          <w:footerReference w:type="default" r:id="rId9"/>
          <w:pgSz w:w="12240" w:h="15840"/>
          <w:pgMar w:top="1440" w:right="1440" w:bottom="1440" w:left="1440" w:header="708" w:footer="708" w:gutter="0"/>
          <w:pgNumType w:fmt="lowerRoman"/>
          <w:cols w:space="708"/>
          <w:docGrid w:linePitch="360"/>
        </w:sectPr>
      </w:pPr>
    </w:p>
    <w:p w14:paraId="2184895C" w14:textId="75343984" w:rsidR="00213E94" w:rsidRDefault="00213E94" w:rsidP="00EB2121">
      <w:pPr>
        <w:pStyle w:val="ThesisSectionHeader"/>
        <w:spacing w:line="360" w:lineRule="auto"/>
      </w:pPr>
      <w:bookmarkStart w:id="23" w:name="_Toc44692812"/>
      <w:r>
        <w:lastRenderedPageBreak/>
        <w:t xml:space="preserve">CHAPTER </w:t>
      </w:r>
      <w:r w:rsidRPr="00044954">
        <w:t>1</w:t>
      </w:r>
      <w:r>
        <w:t>:</w:t>
      </w:r>
      <w:r w:rsidRPr="00044954">
        <w:t xml:space="preserve"> </w:t>
      </w:r>
      <w:r w:rsidR="002D066D">
        <w:t>Literature review</w:t>
      </w:r>
      <w:bookmarkEnd w:id="23"/>
    </w:p>
    <w:p w14:paraId="082315CB" w14:textId="77777777" w:rsidR="00213E94" w:rsidRPr="00044954" w:rsidRDefault="00213E94" w:rsidP="00EB2121">
      <w:pPr>
        <w:pStyle w:val="ThesisSectionHeader"/>
        <w:spacing w:line="360" w:lineRule="auto"/>
      </w:pPr>
    </w:p>
    <w:p w14:paraId="230734A0" w14:textId="7F8A4E4E" w:rsidR="00000067" w:rsidRPr="00044954" w:rsidRDefault="007C43BC" w:rsidP="00EB2121">
      <w:pPr>
        <w:pStyle w:val="ThesisSectionHeader"/>
        <w:spacing w:line="360" w:lineRule="auto"/>
        <w:jc w:val="both"/>
      </w:pPr>
      <w:bookmarkStart w:id="24" w:name="_Toc44692813"/>
      <w:bookmarkEnd w:id="22"/>
      <w:r w:rsidRPr="00044954">
        <w:t xml:space="preserve">1.0 </w:t>
      </w:r>
      <w:r w:rsidR="009E52B0">
        <w:t>First topic</w:t>
      </w:r>
      <w:bookmarkEnd w:id="24"/>
    </w:p>
    <w:p w14:paraId="4C7D57AA" w14:textId="77777777" w:rsidR="00745D65" w:rsidRPr="00745D65" w:rsidRDefault="00745D65" w:rsidP="00EB2121">
      <w:pPr>
        <w:pStyle w:val="NormalWeb"/>
        <w:spacing w:line="360" w:lineRule="auto"/>
      </w:pPr>
      <w:r>
        <w:t>√</w:t>
      </w:r>
      <w:r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7F98E201"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27234AFC"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10005A86"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lastRenderedPageBreak/>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789D8A43"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5E5F3250" w14:textId="4ECE2666" w:rsidR="005F0EFF" w:rsidRPr="005847D4" w:rsidRDefault="005F0EFF" w:rsidP="00EB2121">
      <w:pPr>
        <w:spacing w:line="360" w:lineRule="auto"/>
        <w:ind w:firstLine="720"/>
        <w:jc w:val="both"/>
        <w:rPr>
          <w:lang w:val="en-CA"/>
        </w:rPr>
      </w:pPr>
    </w:p>
    <w:p w14:paraId="0AD5F0A9" w14:textId="313ABFAE" w:rsidR="00F24698" w:rsidRDefault="00F24698" w:rsidP="00EB2121">
      <w:pPr>
        <w:pStyle w:val="ThesisTitle"/>
        <w:spacing w:line="360" w:lineRule="auto"/>
        <w:jc w:val="both"/>
        <w:rPr>
          <w:i w:val="0"/>
          <w:iCs w:val="0"/>
          <w:lang w:val="en-CA"/>
        </w:rPr>
      </w:pPr>
    </w:p>
    <w:p w14:paraId="6944DF65" w14:textId="4480BE8E" w:rsidR="00D050C0" w:rsidRPr="00E270B1" w:rsidRDefault="002D066D" w:rsidP="00EB2121">
      <w:pPr>
        <w:spacing w:line="360" w:lineRule="auto"/>
        <w:jc w:val="center"/>
        <w:rPr>
          <w:lang w:val="en-CA"/>
        </w:rPr>
      </w:pPr>
      <w:r>
        <w:rPr>
          <w:lang w:val="en-CA"/>
        </w:rPr>
        <w:br w:type="column"/>
      </w:r>
    </w:p>
    <w:p w14:paraId="42B74ABE" w14:textId="2B403A88" w:rsidR="001D1992" w:rsidRDefault="00F24698" w:rsidP="00EB2121">
      <w:pPr>
        <w:pStyle w:val="TableofFigures"/>
        <w:spacing w:line="360" w:lineRule="auto"/>
        <w:jc w:val="both"/>
      </w:pPr>
      <w:bookmarkStart w:id="25" w:name="_Toc44692191"/>
      <w:r>
        <w:t xml:space="preserve">Figure 1. </w:t>
      </w:r>
      <w:r w:rsidR="004C6933">
        <w:t>Title</w:t>
      </w:r>
      <w:bookmarkEnd w:id="25"/>
    </w:p>
    <w:p w14:paraId="5A12363E" w14:textId="123853FC" w:rsidR="004C6933" w:rsidRPr="004C6933" w:rsidRDefault="004C6933" w:rsidP="00EB2121">
      <w:pPr>
        <w:spacing w:line="360" w:lineRule="auto"/>
        <w:rPr>
          <w:lang w:val="en-CA"/>
        </w:rPr>
      </w:pPr>
      <w:r>
        <w:rPr>
          <w:lang w:val="en-CA"/>
        </w:rPr>
        <w:t>legend</w:t>
      </w:r>
    </w:p>
    <w:p w14:paraId="743FEF18" w14:textId="53C4531E" w:rsidR="008503C1" w:rsidRDefault="002D066D" w:rsidP="00EB2121">
      <w:pPr>
        <w:pStyle w:val="NormalWeb"/>
        <w:numPr>
          <w:ilvl w:val="2"/>
          <w:numId w:val="12"/>
        </w:numPr>
        <w:spacing w:line="360" w:lineRule="auto"/>
      </w:pPr>
      <w:r>
        <w:rPr>
          <w:b/>
          <w:bCs/>
        </w:rPr>
        <w:br w:type="column"/>
      </w:r>
      <w:r w:rsidR="00745D65">
        <w:lastRenderedPageBreak/>
        <w:t>topic</w:t>
      </w:r>
    </w:p>
    <w:p w14:paraId="6EE5488D" w14:textId="0DE062EE" w:rsidR="00745D65" w:rsidRPr="00745D65" w:rsidRDefault="00745D65" w:rsidP="00EB2121">
      <w:pPr>
        <w:pStyle w:val="NormalWeb"/>
        <w:numPr>
          <w:ilvl w:val="2"/>
          <w:numId w:val="12"/>
        </w:numPr>
        <w:spacing w:line="360" w:lineRule="auto"/>
      </w:pPr>
      <w:r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6D1D442D"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16CD7566"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631D980E"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w:t>
      </w:r>
      <w:r w:rsidRPr="00745D65">
        <w:rPr>
          <w:rFonts w:eastAsia="Times New Roman" w:cs="Times New Roman"/>
          <w:lang w:val="en-CA"/>
        </w:rPr>
        <w:lastRenderedPageBreak/>
        <w:t xml:space="preserve">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015F2E4D"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3AAA31DF" w14:textId="3B7FF1F3" w:rsidR="00A76C16" w:rsidRPr="00F45F46" w:rsidRDefault="00A76C16" w:rsidP="00EB2121">
      <w:pPr>
        <w:pStyle w:val="ThesisTitle"/>
        <w:spacing w:line="360" w:lineRule="auto"/>
        <w:jc w:val="both"/>
      </w:pPr>
    </w:p>
    <w:p w14:paraId="2372C203" w14:textId="23192382" w:rsidR="00F03C85" w:rsidRDefault="00F03C85" w:rsidP="00EB2121">
      <w:pPr>
        <w:spacing w:line="360" w:lineRule="auto"/>
        <w:jc w:val="both"/>
        <w:rPr>
          <w:lang w:val="en-CA"/>
        </w:rPr>
      </w:pPr>
    </w:p>
    <w:p w14:paraId="1673EA20" w14:textId="11DA4B37" w:rsidR="00F03C85" w:rsidRDefault="00F03C85" w:rsidP="00EB2121">
      <w:pPr>
        <w:pStyle w:val="ThesisTitle"/>
        <w:spacing w:line="360" w:lineRule="auto"/>
        <w:jc w:val="both"/>
        <w:rPr>
          <w:lang w:val="en-CA"/>
        </w:rPr>
      </w:pPr>
      <w:bookmarkStart w:id="26" w:name="_Toc44692814"/>
      <w:r w:rsidRPr="00044954">
        <w:rPr>
          <w:lang w:val="en-CA"/>
        </w:rPr>
        <w:t>1.0.</w:t>
      </w:r>
      <w:r w:rsidR="008503C1">
        <w:rPr>
          <w:lang w:val="en-CA"/>
        </w:rPr>
        <w:t>1</w:t>
      </w:r>
      <w:r w:rsidRPr="00044954">
        <w:rPr>
          <w:lang w:val="en-CA"/>
        </w:rPr>
        <w:t xml:space="preserve"> </w:t>
      </w:r>
      <w:r w:rsidR="00745D65">
        <w:rPr>
          <w:lang w:val="en-CA"/>
        </w:rPr>
        <w:t>topic</w:t>
      </w:r>
      <w:bookmarkEnd w:id="26"/>
    </w:p>
    <w:p w14:paraId="641E7DEE" w14:textId="77777777" w:rsidR="00745D65" w:rsidRPr="00745D65" w:rsidRDefault="00F03C85" w:rsidP="00EB2121">
      <w:pPr>
        <w:pStyle w:val="NormalWeb"/>
        <w:spacing w:line="360" w:lineRule="auto"/>
      </w:pPr>
      <w:r w:rsidRPr="00044954">
        <w:tab/>
      </w:r>
      <w:r w:rsidR="00745D65"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00D206DB"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w:t>
      </w:r>
      <w:r w:rsidRPr="00745D65">
        <w:rPr>
          <w:rFonts w:eastAsia="Times New Roman" w:cs="Times New Roman"/>
          <w:lang w:val="en-CA"/>
        </w:rPr>
        <w:lastRenderedPageBreak/>
        <w:t xml:space="preserve">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145DA88C"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6817C40C"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72C8E6BF"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w:t>
      </w:r>
      <w:r w:rsidRPr="00745D65">
        <w:rPr>
          <w:rFonts w:eastAsia="Times New Roman" w:cs="Times New Roman"/>
          <w:lang w:val="en-CA"/>
        </w:rPr>
        <w:lastRenderedPageBreak/>
        <w:t xml:space="preserve">malesuada dolor. Curabitur egestas tristique tortor id ullamcorper. Quisque et aliquam massa, eget pretium velit. Vestibulum et facilisis nisl, ac semper nulla. Duis a suscipit ante. </w:t>
      </w:r>
    </w:p>
    <w:p w14:paraId="4C727510" w14:textId="2DAD58FE" w:rsidR="00155723" w:rsidRDefault="00155723" w:rsidP="00EB2121">
      <w:pPr>
        <w:pStyle w:val="ThesisSectionHeader"/>
        <w:spacing w:line="360" w:lineRule="auto"/>
        <w:jc w:val="both"/>
      </w:pPr>
    </w:p>
    <w:p w14:paraId="01E3CB0D" w14:textId="1FAEE41C" w:rsidR="00B235FF" w:rsidRPr="00044954" w:rsidRDefault="00B235FF" w:rsidP="00EB2121">
      <w:pPr>
        <w:pStyle w:val="ThesisTitle1"/>
        <w:spacing w:line="360" w:lineRule="auto"/>
        <w:jc w:val="both"/>
        <w:rPr>
          <w:lang w:val="en-CA"/>
        </w:rPr>
      </w:pPr>
      <w:bookmarkStart w:id="27" w:name="_Toc44692815"/>
      <w:r w:rsidRPr="00044954">
        <w:rPr>
          <w:lang w:val="en-CA"/>
        </w:rPr>
        <w:t>1.</w:t>
      </w:r>
      <w:r>
        <w:rPr>
          <w:lang w:val="en-CA"/>
        </w:rPr>
        <w:t>1</w:t>
      </w:r>
      <w:r w:rsidRPr="00044954">
        <w:rPr>
          <w:lang w:val="en-CA"/>
        </w:rPr>
        <w:t xml:space="preserve"> </w:t>
      </w:r>
      <w:r w:rsidR="00745D65">
        <w:rPr>
          <w:lang w:val="en-CA"/>
        </w:rPr>
        <w:t>topic</w:t>
      </w:r>
      <w:bookmarkEnd w:id="27"/>
    </w:p>
    <w:p w14:paraId="66E8218C"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725BE268"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4A0994DC"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w:t>
      </w:r>
      <w:r w:rsidRPr="00745D65">
        <w:rPr>
          <w:rFonts w:eastAsia="Times New Roman" w:cs="Times New Roman"/>
          <w:lang w:val="en-CA"/>
        </w:rPr>
        <w:lastRenderedPageBreak/>
        <w:t xml:space="preserve">ipsum fringilla eleifend. In hac habitasse platea dictumst. Vestibulum imperdiet, dui nec vehicula elementum, ante eros varius ante, a elementum risus mi ut ipsum. </w:t>
      </w:r>
    </w:p>
    <w:p w14:paraId="6CA0971B"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67D1E92F"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48202D2F" w14:textId="77777777" w:rsidR="00002D30" w:rsidRDefault="00002D30" w:rsidP="00EB2121">
      <w:pPr>
        <w:pStyle w:val="Thesissubtitle1"/>
        <w:spacing w:line="360" w:lineRule="auto"/>
        <w:jc w:val="both"/>
        <w:rPr>
          <w:lang w:val="en-CA"/>
        </w:rPr>
      </w:pPr>
    </w:p>
    <w:p w14:paraId="06D3140A" w14:textId="05BB5318" w:rsidR="00002D30" w:rsidRPr="00044954" w:rsidRDefault="00002D30" w:rsidP="00EB2121">
      <w:pPr>
        <w:pStyle w:val="ThesisTitle"/>
        <w:spacing w:line="360" w:lineRule="auto"/>
        <w:jc w:val="both"/>
        <w:rPr>
          <w:lang w:val="en-CA"/>
        </w:rPr>
      </w:pPr>
      <w:bookmarkStart w:id="28" w:name="_Toc44692816"/>
      <w:r w:rsidRPr="00044954">
        <w:rPr>
          <w:lang w:val="en-CA"/>
        </w:rPr>
        <w:t>1.</w:t>
      </w:r>
      <w:r w:rsidR="00807C8D">
        <w:rPr>
          <w:lang w:val="en-CA"/>
        </w:rPr>
        <w:t>1</w:t>
      </w:r>
      <w:r w:rsidRPr="00044954">
        <w:rPr>
          <w:lang w:val="en-CA"/>
        </w:rPr>
        <w:t xml:space="preserve">.1 </w:t>
      </w:r>
      <w:r w:rsidR="00745D65">
        <w:rPr>
          <w:lang w:val="en-CA"/>
        </w:rPr>
        <w:t>topic</w:t>
      </w:r>
      <w:bookmarkEnd w:id="28"/>
    </w:p>
    <w:p w14:paraId="0698A573" w14:textId="77777777" w:rsidR="00745D65" w:rsidRPr="00745D65" w:rsidRDefault="00002D30" w:rsidP="00EB2121">
      <w:pPr>
        <w:pStyle w:val="NormalWeb"/>
        <w:spacing w:line="360" w:lineRule="auto"/>
      </w:pPr>
      <w:r w:rsidRPr="00044954">
        <w:tab/>
      </w:r>
      <w:r w:rsidR="00745D65"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w:t>
      </w:r>
      <w:r w:rsidR="00745D65" w:rsidRPr="00745D65">
        <w:lastRenderedPageBreak/>
        <w:t xml:space="preserve">ligula nisi. In a condimentum sem. Maecenas vel pretium diam. Vivamus hendrerit leo in laoreet tempus. </w:t>
      </w:r>
    </w:p>
    <w:p w14:paraId="290FCF52"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5E914C83"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0731219F"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02E3970C"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lastRenderedPageBreak/>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6C5D3114" w14:textId="6FAA87E8" w:rsidR="00B62DE1" w:rsidRDefault="00B62DE1" w:rsidP="00EB2121">
      <w:pPr>
        <w:spacing w:line="360" w:lineRule="auto"/>
        <w:jc w:val="center"/>
        <w:rPr>
          <w:lang w:val="en-CA"/>
        </w:rPr>
      </w:pPr>
      <w:r>
        <w:rPr>
          <w:lang w:val="en-CA"/>
        </w:rPr>
        <w:br w:type="column"/>
      </w:r>
    </w:p>
    <w:p w14:paraId="7F37F0C4" w14:textId="5DB63EA7" w:rsidR="00002D30" w:rsidRDefault="00002D30" w:rsidP="00EB2121">
      <w:pPr>
        <w:pStyle w:val="TableofFigures"/>
        <w:spacing w:line="360" w:lineRule="auto"/>
        <w:jc w:val="both"/>
      </w:pPr>
      <w:bookmarkStart w:id="29" w:name="_Toc44692192"/>
      <w:r>
        <w:t xml:space="preserve">Figure </w:t>
      </w:r>
      <w:r w:rsidR="00ED2BB1">
        <w:t>2</w:t>
      </w:r>
      <w:r>
        <w:t xml:space="preserve">. </w:t>
      </w:r>
      <w:r w:rsidR="004C6933">
        <w:t>T</w:t>
      </w:r>
      <w:r w:rsidR="00745D65">
        <w:t>itle</w:t>
      </w:r>
      <w:r>
        <w:t>.</w:t>
      </w:r>
      <w:bookmarkEnd w:id="29"/>
      <w:r>
        <w:t xml:space="preserve"> </w:t>
      </w:r>
    </w:p>
    <w:p w14:paraId="471AD0D1" w14:textId="4B36A587" w:rsidR="00002D30" w:rsidRPr="00044954" w:rsidRDefault="004C6933" w:rsidP="00EB2121">
      <w:pPr>
        <w:spacing w:line="360" w:lineRule="auto"/>
        <w:jc w:val="both"/>
        <w:rPr>
          <w:lang w:val="en-CA"/>
        </w:rPr>
      </w:pPr>
      <w:r>
        <w:rPr>
          <w:lang w:val="en-CA"/>
        </w:rPr>
        <w:t>Legend</w:t>
      </w:r>
    </w:p>
    <w:p w14:paraId="6AC9C0B5" w14:textId="3D3DD722" w:rsidR="00002D30" w:rsidRPr="006670A2" w:rsidRDefault="00EA43A9" w:rsidP="00EB2121">
      <w:pPr>
        <w:pStyle w:val="Thesissubtitle1"/>
        <w:spacing w:line="360" w:lineRule="auto"/>
        <w:jc w:val="both"/>
        <w:rPr>
          <w:lang w:val="en-CA"/>
        </w:rPr>
      </w:pPr>
      <w:r>
        <w:rPr>
          <w:lang w:val="en-CA"/>
        </w:rPr>
        <w:br w:type="column"/>
      </w:r>
      <w:bookmarkStart w:id="30" w:name="_Toc44692817"/>
      <w:r w:rsidR="00002D30">
        <w:rPr>
          <w:lang w:val="en-CA"/>
        </w:rPr>
        <w:lastRenderedPageBreak/>
        <w:t>1.</w:t>
      </w:r>
      <w:r w:rsidR="00807C8D">
        <w:rPr>
          <w:lang w:val="en-CA"/>
        </w:rPr>
        <w:t>1</w:t>
      </w:r>
      <w:r w:rsidR="00002D30">
        <w:rPr>
          <w:lang w:val="en-CA"/>
        </w:rPr>
        <w:t xml:space="preserve">.1.1 </w:t>
      </w:r>
      <w:r w:rsidR="00745D65">
        <w:rPr>
          <w:lang w:val="en-CA"/>
        </w:rPr>
        <w:t>topic</w:t>
      </w:r>
      <w:bookmarkEnd w:id="30"/>
    </w:p>
    <w:p w14:paraId="173AC6DA"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44EB5134"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12971C56"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4A26C258"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4BFA7F29"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773BFA8C" w14:textId="77777777" w:rsidR="00002D30" w:rsidRDefault="00002D30" w:rsidP="00EB2121">
      <w:pPr>
        <w:spacing w:line="360" w:lineRule="auto"/>
        <w:jc w:val="both"/>
        <w:rPr>
          <w:lang w:val="en-CA"/>
        </w:rPr>
      </w:pPr>
    </w:p>
    <w:p w14:paraId="5307B3CF" w14:textId="6B0086BF" w:rsidR="00002D30" w:rsidRPr="00AA0B2B" w:rsidRDefault="00002D30" w:rsidP="00EB2121">
      <w:pPr>
        <w:pStyle w:val="Thesissubtitle1"/>
        <w:spacing w:line="360" w:lineRule="auto"/>
        <w:jc w:val="both"/>
        <w:rPr>
          <w:lang w:val="en-CA"/>
        </w:rPr>
      </w:pPr>
      <w:bookmarkStart w:id="31" w:name="_Toc44692818"/>
      <w:r>
        <w:rPr>
          <w:lang w:val="en-CA"/>
        </w:rPr>
        <w:t>1.</w:t>
      </w:r>
      <w:r w:rsidR="006C3D0F">
        <w:rPr>
          <w:lang w:val="en-CA"/>
        </w:rPr>
        <w:t>1</w:t>
      </w:r>
      <w:r>
        <w:rPr>
          <w:lang w:val="en-CA"/>
        </w:rPr>
        <w:t>.1.</w:t>
      </w:r>
      <w:r w:rsidR="006C3D0F">
        <w:rPr>
          <w:lang w:val="en-CA"/>
        </w:rPr>
        <w:t>2</w:t>
      </w:r>
      <w:r>
        <w:rPr>
          <w:lang w:val="en-CA"/>
        </w:rPr>
        <w:t xml:space="preserve"> </w:t>
      </w:r>
      <w:r w:rsidR="00745D65">
        <w:rPr>
          <w:lang w:val="en-CA"/>
        </w:rPr>
        <w:t>topic</w:t>
      </w:r>
      <w:bookmarkEnd w:id="31"/>
    </w:p>
    <w:p w14:paraId="26A99DA5"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54118CAC"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404E7222"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1C7D5F6A"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10C22FEA"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37010704" w14:textId="600E6518" w:rsidR="00B235FF" w:rsidRPr="00044954" w:rsidRDefault="00B235FF" w:rsidP="00EB2121">
      <w:pPr>
        <w:spacing w:line="360" w:lineRule="auto"/>
        <w:jc w:val="both"/>
        <w:rPr>
          <w:lang w:val="en-CA"/>
        </w:rPr>
      </w:pPr>
    </w:p>
    <w:p w14:paraId="3D76FED1" w14:textId="5291DAF5" w:rsidR="00B235FF" w:rsidRPr="00044954" w:rsidRDefault="00B235FF" w:rsidP="00EB2121">
      <w:pPr>
        <w:pStyle w:val="ThesisTitle"/>
        <w:spacing w:line="360" w:lineRule="auto"/>
        <w:jc w:val="both"/>
        <w:rPr>
          <w:lang w:val="en-CA"/>
        </w:rPr>
      </w:pPr>
      <w:bookmarkStart w:id="32" w:name="_Toc44692819"/>
      <w:r w:rsidRPr="00044954">
        <w:rPr>
          <w:lang w:val="en-CA"/>
        </w:rPr>
        <w:t>1.</w:t>
      </w:r>
      <w:r>
        <w:rPr>
          <w:lang w:val="en-CA"/>
        </w:rPr>
        <w:t>1</w:t>
      </w:r>
      <w:r w:rsidRPr="00044954">
        <w:rPr>
          <w:lang w:val="en-CA"/>
        </w:rPr>
        <w:t>.</w:t>
      </w:r>
      <w:r w:rsidR="002B66EA">
        <w:rPr>
          <w:lang w:val="en-CA"/>
        </w:rPr>
        <w:t>2</w:t>
      </w:r>
      <w:r w:rsidRPr="00044954">
        <w:rPr>
          <w:lang w:val="en-CA"/>
        </w:rPr>
        <w:t xml:space="preserve"> </w:t>
      </w:r>
      <w:r w:rsidR="00745D65">
        <w:rPr>
          <w:lang w:val="en-CA"/>
        </w:rPr>
        <w:t>topic</w:t>
      </w:r>
      <w:bookmarkEnd w:id="32"/>
    </w:p>
    <w:p w14:paraId="176661E2" w14:textId="77777777" w:rsidR="00745D65" w:rsidRPr="00745D65" w:rsidRDefault="00B235FF" w:rsidP="00EB2121">
      <w:pPr>
        <w:pStyle w:val="NormalWeb"/>
        <w:spacing w:line="360" w:lineRule="auto"/>
      </w:pPr>
      <w:r w:rsidRPr="00044954">
        <w:tab/>
      </w:r>
      <w:r w:rsidR="00745D65"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4DC5E3DB"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3BC330B6"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4A307C06"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4112DE14"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3311FC7C" w14:textId="3BD63EF5" w:rsidR="00B235FF" w:rsidRPr="00044954" w:rsidRDefault="00B235FF" w:rsidP="00EB2121">
      <w:pPr>
        <w:pStyle w:val="Thesissubtitle1"/>
        <w:spacing w:line="360" w:lineRule="auto"/>
        <w:jc w:val="both"/>
        <w:rPr>
          <w:lang w:val="en-CA"/>
        </w:rPr>
      </w:pPr>
      <w:bookmarkStart w:id="33" w:name="_Toc44692820"/>
      <w:r w:rsidRPr="00044954">
        <w:rPr>
          <w:lang w:val="en-CA"/>
        </w:rPr>
        <w:t>1.</w:t>
      </w:r>
      <w:r>
        <w:rPr>
          <w:lang w:val="en-CA"/>
        </w:rPr>
        <w:t>1</w:t>
      </w:r>
      <w:r w:rsidRPr="00044954">
        <w:rPr>
          <w:lang w:val="en-CA"/>
        </w:rPr>
        <w:t>.</w:t>
      </w:r>
      <w:r w:rsidR="000E2087">
        <w:rPr>
          <w:lang w:val="en-CA"/>
        </w:rPr>
        <w:t>2</w:t>
      </w:r>
      <w:r w:rsidRPr="00044954">
        <w:rPr>
          <w:lang w:val="en-CA"/>
        </w:rPr>
        <w:t xml:space="preserve">.1 </w:t>
      </w:r>
      <w:r w:rsidR="00745D65">
        <w:rPr>
          <w:lang w:val="en-CA"/>
        </w:rPr>
        <w:t>topic</w:t>
      </w:r>
      <w:bookmarkEnd w:id="33"/>
    </w:p>
    <w:p w14:paraId="3A7FFE7B" w14:textId="77777777" w:rsidR="00745D65" w:rsidRPr="00745D65" w:rsidRDefault="00B235FF" w:rsidP="00EB2121">
      <w:pPr>
        <w:pStyle w:val="NormalWeb"/>
        <w:spacing w:line="360" w:lineRule="auto"/>
      </w:pPr>
      <w:r w:rsidRPr="00044954">
        <w:tab/>
      </w:r>
      <w:r w:rsidR="00745D65"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5B5295DD"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0A4C2FAE"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27CDEB5F"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21CB6817"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3310DF87" w14:textId="4163C4B0" w:rsidR="000331AF" w:rsidRDefault="000331AF" w:rsidP="00EB2121">
      <w:pPr>
        <w:spacing w:line="360" w:lineRule="auto"/>
        <w:jc w:val="both"/>
        <w:rPr>
          <w:lang w:val="en-CA"/>
        </w:rPr>
      </w:pPr>
    </w:p>
    <w:p w14:paraId="652FD4D5" w14:textId="426A50AA" w:rsidR="00AD4273" w:rsidRPr="0016294C" w:rsidRDefault="00A17B97" w:rsidP="00EB2121">
      <w:pPr>
        <w:spacing w:line="360" w:lineRule="auto"/>
        <w:jc w:val="both"/>
        <w:rPr>
          <w:iCs/>
          <w:lang w:val="en-CA"/>
        </w:rPr>
      </w:pPr>
      <w:r>
        <w:rPr>
          <w:lang w:val="en-CA"/>
        </w:rPr>
        <w:br w:type="column"/>
      </w:r>
    </w:p>
    <w:p w14:paraId="6E3BD539" w14:textId="77777777" w:rsidR="00B235FF" w:rsidRPr="00044954" w:rsidRDefault="00B235FF" w:rsidP="00EB2121">
      <w:pPr>
        <w:pStyle w:val="ThesisSectionHeader"/>
        <w:spacing w:line="360" w:lineRule="auto"/>
        <w:jc w:val="both"/>
      </w:pPr>
    </w:p>
    <w:p w14:paraId="4FF306CB" w14:textId="4F1F1E47" w:rsidR="00F2340E" w:rsidRPr="00044954" w:rsidRDefault="00F2340E" w:rsidP="00EB2121">
      <w:pPr>
        <w:pStyle w:val="ThesisTitle1"/>
        <w:spacing w:line="360" w:lineRule="auto"/>
        <w:jc w:val="both"/>
        <w:rPr>
          <w:lang w:val="en-CA"/>
        </w:rPr>
      </w:pPr>
      <w:bookmarkStart w:id="34" w:name="_Toc44692821"/>
      <w:r w:rsidRPr="00044954">
        <w:rPr>
          <w:lang w:val="en-CA"/>
        </w:rPr>
        <w:t>1.</w:t>
      </w:r>
      <w:r w:rsidR="00EA4DDA">
        <w:rPr>
          <w:lang w:val="en-CA"/>
        </w:rPr>
        <w:t>2</w:t>
      </w:r>
      <w:r w:rsidRPr="00044954">
        <w:rPr>
          <w:lang w:val="en-CA"/>
        </w:rPr>
        <w:t xml:space="preserve"> </w:t>
      </w:r>
      <w:r w:rsidR="00745D65">
        <w:rPr>
          <w:lang w:val="en-CA"/>
        </w:rPr>
        <w:t>Topic</w:t>
      </w:r>
      <w:bookmarkEnd w:id="34"/>
    </w:p>
    <w:p w14:paraId="6808ACC8"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2FD95145"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3F0F8B06"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52553F8B"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2B739396"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31B1000B" w14:textId="0D3993B9" w:rsidR="00A80EF8" w:rsidRDefault="00A80EF8" w:rsidP="00EB2121">
      <w:pPr>
        <w:spacing w:line="360" w:lineRule="auto"/>
        <w:jc w:val="both"/>
        <w:rPr>
          <w:lang w:val="en-CA"/>
        </w:rPr>
      </w:pPr>
    </w:p>
    <w:p w14:paraId="24AF301F" w14:textId="77777777" w:rsidR="00E746F3" w:rsidRDefault="00E746F3" w:rsidP="00EB2121">
      <w:pPr>
        <w:pStyle w:val="ThesisTitle"/>
        <w:spacing w:line="360" w:lineRule="auto"/>
        <w:jc w:val="both"/>
        <w:rPr>
          <w:lang w:val="en-CA"/>
        </w:rPr>
      </w:pPr>
    </w:p>
    <w:p w14:paraId="2066B9E4" w14:textId="1022A973" w:rsidR="00FE03DB" w:rsidRDefault="00FB40ED" w:rsidP="00EB2121">
      <w:pPr>
        <w:pStyle w:val="ThesisTitle"/>
        <w:spacing w:line="360" w:lineRule="auto"/>
        <w:jc w:val="both"/>
        <w:rPr>
          <w:lang w:val="en-CA"/>
        </w:rPr>
      </w:pPr>
      <w:bookmarkStart w:id="35" w:name="_Toc44692822"/>
      <w:r w:rsidRPr="00044954">
        <w:rPr>
          <w:lang w:val="en-CA"/>
        </w:rPr>
        <w:t>1.</w:t>
      </w:r>
      <w:r>
        <w:rPr>
          <w:lang w:val="en-CA"/>
        </w:rPr>
        <w:t>2</w:t>
      </w:r>
      <w:r w:rsidRPr="00044954">
        <w:rPr>
          <w:lang w:val="en-CA"/>
        </w:rPr>
        <w:t>.</w:t>
      </w:r>
      <w:r w:rsidR="007E5A7D">
        <w:rPr>
          <w:lang w:val="en-CA"/>
        </w:rPr>
        <w:t>1</w:t>
      </w:r>
      <w:r w:rsidRPr="00044954">
        <w:rPr>
          <w:lang w:val="en-CA"/>
        </w:rPr>
        <w:t xml:space="preserve"> </w:t>
      </w:r>
      <w:r w:rsidR="00745D65">
        <w:rPr>
          <w:lang w:val="en-CA"/>
        </w:rPr>
        <w:t>topic</w:t>
      </w:r>
      <w:bookmarkEnd w:id="35"/>
    </w:p>
    <w:p w14:paraId="47382AE9" w14:textId="77777777" w:rsidR="00745D65" w:rsidRPr="00745D65" w:rsidRDefault="00EF76AE" w:rsidP="00EB2121">
      <w:pPr>
        <w:pStyle w:val="NormalWeb"/>
        <w:spacing w:line="360" w:lineRule="auto"/>
      </w:pPr>
      <w:r>
        <w:tab/>
      </w:r>
      <w:r w:rsidR="00745D65"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50D303EF"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4A4AD91E"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34781FF4"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7F6E9520"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20524CA6" w14:textId="77777777" w:rsidR="007D6708" w:rsidRDefault="007D6708" w:rsidP="00EB2121">
      <w:pPr>
        <w:pStyle w:val="ThesisTitle1"/>
        <w:spacing w:line="360" w:lineRule="auto"/>
        <w:jc w:val="both"/>
        <w:rPr>
          <w:lang w:val="en-CA"/>
        </w:rPr>
      </w:pPr>
    </w:p>
    <w:p w14:paraId="6F0CA167" w14:textId="5FAD1523" w:rsidR="00ED012C" w:rsidRPr="00044954" w:rsidRDefault="0036048B" w:rsidP="00EB2121">
      <w:pPr>
        <w:pStyle w:val="ThesisTitle1"/>
        <w:spacing w:line="360" w:lineRule="auto"/>
        <w:jc w:val="both"/>
        <w:rPr>
          <w:lang w:val="en-CA"/>
        </w:rPr>
      </w:pPr>
      <w:bookmarkStart w:id="36" w:name="_Toc44692823"/>
      <w:r w:rsidRPr="00044954">
        <w:rPr>
          <w:lang w:val="en-CA"/>
        </w:rPr>
        <w:t xml:space="preserve">1.3 </w:t>
      </w:r>
      <w:r w:rsidR="00745D65">
        <w:rPr>
          <w:lang w:val="en-CA"/>
        </w:rPr>
        <w:t>Topic</w:t>
      </w:r>
      <w:bookmarkEnd w:id="36"/>
    </w:p>
    <w:p w14:paraId="65014C87"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7DE1BCF1"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581A6AF3"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0885E0CB"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130D9089"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2C55FF2E" w14:textId="77777777" w:rsidR="00876ADE" w:rsidRDefault="00876ADE" w:rsidP="00EB2121">
      <w:pPr>
        <w:pStyle w:val="ThesisTitle"/>
        <w:spacing w:line="360" w:lineRule="auto"/>
        <w:jc w:val="both"/>
        <w:rPr>
          <w:lang w:val="en-CA"/>
        </w:rPr>
      </w:pPr>
    </w:p>
    <w:p w14:paraId="63208D9A" w14:textId="6CABF7A7" w:rsidR="00FF6ADB" w:rsidRPr="00044954" w:rsidRDefault="007041E9" w:rsidP="00EB2121">
      <w:pPr>
        <w:pStyle w:val="ThesisTitle"/>
        <w:spacing w:line="360" w:lineRule="auto"/>
        <w:jc w:val="both"/>
        <w:rPr>
          <w:lang w:val="en-CA"/>
        </w:rPr>
      </w:pPr>
      <w:bookmarkStart w:id="37" w:name="_Toc44692824"/>
      <w:r w:rsidRPr="00044954">
        <w:rPr>
          <w:lang w:val="en-CA"/>
        </w:rPr>
        <w:t xml:space="preserve">1.3.2 </w:t>
      </w:r>
      <w:r w:rsidR="00745D65">
        <w:rPr>
          <w:lang w:val="en-CA"/>
        </w:rPr>
        <w:t>topi</w:t>
      </w:r>
      <w:r w:rsidR="008503C1">
        <w:rPr>
          <w:lang w:val="en-CA"/>
        </w:rPr>
        <w:t>c</w:t>
      </w:r>
      <w:bookmarkEnd w:id="37"/>
    </w:p>
    <w:p w14:paraId="6026FD7B" w14:textId="77777777" w:rsidR="00745D65" w:rsidRPr="00745D65" w:rsidRDefault="00A82EEE" w:rsidP="00EB2121">
      <w:pPr>
        <w:pStyle w:val="NormalWeb"/>
        <w:spacing w:line="360" w:lineRule="auto"/>
      </w:pPr>
      <w:r w:rsidRPr="00044954">
        <w:tab/>
      </w:r>
      <w:r w:rsidR="00745D65" w:rsidRPr="00745D65">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52D736C4"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255CEA4D"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7895516E"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1361D16A" w14:textId="77777777" w:rsidR="00745D65" w:rsidRPr="00745D65" w:rsidRDefault="00745D65" w:rsidP="00EB2121">
      <w:pPr>
        <w:spacing w:before="100" w:beforeAutospacing="1" w:after="100" w:afterAutospacing="1" w:line="360" w:lineRule="auto"/>
        <w:rPr>
          <w:rFonts w:eastAsia="Times New Roman" w:cs="Times New Roman"/>
          <w:lang w:val="en-CA"/>
        </w:rPr>
      </w:pPr>
      <w:r w:rsidRPr="00745D65">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523866D5" w14:textId="77777777" w:rsidR="00E9357F" w:rsidRPr="00044954" w:rsidRDefault="00E9357F" w:rsidP="00EB2121">
      <w:pPr>
        <w:spacing w:line="360" w:lineRule="auto"/>
        <w:jc w:val="both"/>
        <w:rPr>
          <w:lang w:val="en-CA"/>
        </w:rPr>
      </w:pPr>
      <w:bookmarkStart w:id="38" w:name="_Toc19884864"/>
    </w:p>
    <w:p w14:paraId="4B2A712E" w14:textId="06BE5A51" w:rsidR="008E778A" w:rsidRPr="00044954" w:rsidRDefault="000015E4" w:rsidP="00EB2121">
      <w:pPr>
        <w:pStyle w:val="ThesisTitle1"/>
        <w:spacing w:line="360" w:lineRule="auto"/>
        <w:jc w:val="both"/>
        <w:rPr>
          <w:lang w:val="en-CA"/>
        </w:rPr>
      </w:pPr>
      <w:bookmarkStart w:id="39" w:name="_Toc44692825"/>
      <w:r>
        <w:rPr>
          <w:lang w:val="en-CA"/>
        </w:rPr>
        <w:t>1.</w:t>
      </w:r>
      <w:r w:rsidR="00892AF3">
        <w:rPr>
          <w:lang w:val="en-CA"/>
        </w:rPr>
        <w:t xml:space="preserve">4 </w:t>
      </w:r>
      <w:r w:rsidR="008E778A" w:rsidRPr="00044954">
        <w:rPr>
          <w:lang w:val="en-CA"/>
        </w:rPr>
        <w:t>Hypothesis</w:t>
      </w:r>
      <w:bookmarkEnd w:id="38"/>
      <w:bookmarkEnd w:id="39"/>
    </w:p>
    <w:p w14:paraId="2C55806C" w14:textId="68FCE8C3" w:rsidR="00A82EEE" w:rsidRPr="00044954" w:rsidRDefault="00892AF3" w:rsidP="00EB2121">
      <w:pPr>
        <w:spacing w:line="360" w:lineRule="auto"/>
        <w:jc w:val="both"/>
        <w:rPr>
          <w:lang w:val="en-CA"/>
        </w:rPr>
      </w:pPr>
      <w:r>
        <w:rPr>
          <w:lang w:val="en-CA"/>
        </w:rPr>
        <w:t>xxxxxx</w:t>
      </w:r>
    </w:p>
    <w:p w14:paraId="735BCD6D" w14:textId="152BAFD5" w:rsidR="007352A0" w:rsidRPr="00044954" w:rsidRDefault="007352A0" w:rsidP="00EB2121">
      <w:pPr>
        <w:spacing w:line="360" w:lineRule="auto"/>
        <w:rPr>
          <w:lang w:val="en-CA"/>
        </w:rPr>
      </w:pPr>
    </w:p>
    <w:p w14:paraId="6EE8BC65" w14:textId="14908CBA" w:rsidR="00892AF3" w:rsidRDefault="00C04657" w:rsidP="00EB2121">
      <w:pPr>
        <w:spacing w:line="360" w:lineRule="auto"/>
        <w:rPr>
          <w:lang w:val="en-CA"/>
        </w:rPr>
      </w:pPr>
      <w:r>
        <w:rPr>
          <w:lang w:val="en-CA"/>
        </w:rPr>
        <w:br w:type="column"/>
      </w:r>
    </w:p>
    <w:p w14:paraId="38C0FB0A" w14:textId="51523BB1" w:rsidR="00DD1084" w:rsidRPr="00044954" w:rsidRDefault="000015E4" w:rsidP="00EB2121">
      <w:pPr>
        <w:pStyle w:val="ThesisTitle1"/>
        <w:spacing w:line="360" w:lineRule="auto"/>
        <w:jc w:val="both"/>
        <w:rPr>
          <w:lang w:val="en-CA"/>
        </w:rPr>
      </w:pPr>
      <w:bookmarkStart w:id="40" w:name="_Toc44692826"/>
      <w:r>
        <w:rPr>
          <w:lang w:val="en-CA"/>
        </w:rPr>
        <w:t>1.</w:t>
      </w:r>
      <w:r w:rsidR="00892AF3">
        <w:rPr>
          <w:lang w:val="en-CA"/>
        </w:rPr>
        <w:t>5</w:t>
      </w:r>
      <w:r w:rsidR="00DD1084" w:rsidRPr="00044954">
        <w:rPr>
          <w:lang w:val="en-CA"/>
        </w:rPr>
        <w:t xml:space="preserve"> Objectives</w:t>
      </w:r>
      <w:bookmarkEnd w:id="40"/>
    </w:p>
    <w:p w14:paraId="4A58EA0F" w14:textId="702818AE" w:rsidR="00212EB9" w:rsidRDefault="00212EB9" w:rsidP="00EB2121">
      <w:pPr>
        <w:spacing w:line="360" w:lineRule="auto"/>
        <w:jc w:val="both"/>
        <w:rPr>
          <w:lang w:val="en-CA"/>
        </w:rPr>
      </w:pPr>
      <w:r w:rsidRPr="00044954">
        <w:rPr>
          <w:lang w:val="en-CA"/>
        </w:rPr>
        <w:t xml:space="preserve">The objectives of this work </w:t>
      </w:r>
      <w:r w:rsidR="009B43B4">
        <w:rPr>
          <w:lang w:val="en-CA"/>
        </w:rPr>
        <w:t>were as</w:t>
      </w:r>
      <w:r w:rsidRPr="00044954">
        <w:rPr>
          <w:lang w:val="en-CA"/>
        </w:rPr>
        <w:t xml:space="preserve"> follows:</w:t>
      </w:r>
    </w:p>
    <w:p w14:paraId="4D47B862" w14:textId="77777777" w:rsidR="00AD5417" w:rsidRPr="00044954" w:rsidRDefault="00AD5417" w:rsidP="00EB2121">
      <w:pPr>
        <w:spacing w:line="360" w:lineRule="auto"/>
        <w:jc w:val="both"/>
        <w:rPr>
          <w:lang w:val="en-CA"/>
        </w:rPr>
      </w:pPr>
    </w:p>
    <w:p w14:paraId="31576DA6" w14:textId="2D9C98C6" w:rsidR="00141940" w:rsidRPr="00AD5417" w:rsidRDefault="00141940" w:rsidP="00EB2121">
      <w:pPr>
        <w:pStyle w:val="ListParagraph"/>
        <w:numPr>
          <w:ilvl w:val="0"/>
          <w:numId w:val="11"/>
        </w:numPr>
        <w:spacing w:line="360" w:lineRule="auto"/>
        <w:jc w:val="both"/>
        <w:rPr>
          <w:lang w:val="en-CA"/>
        </w:rPr>
      </w:pPr>
      <w:r w:rsidRPr="00AD5417">
        <w:rPr>
          <w:lang w:val="en-CA"/>
        </w:rPr>
        <w:t xml:space="preserve">To </w:t>
      </w:r>
    </w:p>
    <w:p w14:paraId="465DF742" w14:textId="2660047B" w:rsidR="00AD5417" w:rsidRDefault="00AD5417" w:rsidP="00EB2121">
      <w:pPr>
        <w:pStyle w:val="ListParagraph"/>
        <w:numPr>
          <w:ilvl w:val="0"/>
          <w:numId w:val="11"/>
        </w:numPr>
        <w:spacing w:line="360" w:lineRule="auto"/>
        <w:jc w:val="both"/>
        <w:rPr>
          <w:lang w:val="en-CA"/>
        </w:rPr>
      </w:pPr>
      <w:r w:rsidRPr="00044954">
        <w:rPr>
          <w:lang w:val="en-CA"/>
        </w:rPr>
        <w:t xml:space="preserve">To </w:t>
      </w:r>
    </w:p>
    <w:p w14:paraId="60C18D32" w14:textId="27FC226E" w:rsidR="00AD5417" w:rsidRDefault="00AD5417" w:rsidP="00EB2121">
      <w:pPr>
        <w:pStyle w:val="ListParagraph"/>
        <w:numPr>
          <w:ilvl w:val="0"/>
          <w:numId w:val="11"/>
        </w:numPr>
        <w:spacing w:line="360" w:lineRule="auto"/>
        <w:jc w:val="both"/>
        <w:rPr>
          <w:lang w:val="en-CA"/>
        </w:rPr>
      </w:pPr>
      <w:r w:rsidRPr="00044954">
        <w:rPr>
          <w:lang w:val="en-CA"/>
        </w:rPr>
        <w:t xml:space="preserve">To </w:t>
      </w:r>
    </w:p>
    <w:p w14:paraId="546C7B20" w14:textId="7E4F8ED0" w:rsidR="00D165D8" w:rsidRDefault="00AD5417" w:rsidP="00EB2121">
      <w:pPr>
        <w:pStyle w:val="ListParagraph"/>
        <w:numPr>
          <w:ilvl w:val="0"/>
          <w:numId w:val="11"/>
        </w:numPr>
        <w:spacing w:line="360" w:lineRule="auto"/>
        <w:jc w:val="both"/>
      </w:pPr>
      <w:r w:rsidRPr="00044954">
        <w:rPr>
          <w:lang w:val="en-CA"/>
        </w:rPr>
        <w:t xml:space="preserve">To </w:t>
      </w:r>
    </w:p>
    <w:p w14:paraId="7CFD6C20" w14:textId="4D26C729" w:rsidR="00F613AD" w:rsidRDefault="00672A5E" w:rsidP="00EB2121">
      <w:pPr>
        <w:spacing w:line="360" w:lineRule="auto"/>
        <w:jc w:val="both"/>
      </w:pPr>
      <w:r>
        <w:br w:type="column"/>
      </w:r>
    </w:p>
    <w:p w14:paraId="6187E655" w14:textId="7D360573" w:rsidR="008E778A" w:rsidRPr="00044954" w:rsidRDefault="003706F2" w:rsidP="00EB2121">
      <w:pPr>
        <w:pStyle w:val="ThesisSectionHeader"/>
        <w:spacing w:line="360" w:lineRule="auto"/>
        <w:jc w:val="both"/>
      </w:pPr>
      <w:bookmarkStart w:id="41" w:name="_Toc44692827"/>
      <w:bookmarkStart w:id="42" w:name="_Toc19884866"/>
      <w:r>
        <w:t>2</w:t>
      </w:r>
      <w:r w:rsidR="008E778A" w:rsidRPr="00044954">
        <w:t>.0 Materials and Methods</w:t>
      </w:r>
      <w:bookmarkEnd w:id="41"/>
      <w:r w:rsidR="008E778A" w:rsidRPr="00044954">
        <w:t xml:space="preserve"> </w:t>
      </w:r>
      <w:bookmarkEnd w:id="42"/>
    </w:p>
    <w:p w14:paraId="02F32A2A" w14:textId="77777777" w:rsidR="003706F2" w:rsidRDefault="003706F2" w:rsidP="00EB2121">
      <w:pPr>
        <w:pStyle w:val="ThesisTitle"/>
        <w:spacing w:line="360" w:lineRule="auto"/>
        <w:jc w:val="both"/>
        <w:rPr>
          <w:lang w:val="en-CA"/>
        </w:rPr>
      </w:pPr>
      <w:bookmarkStart w:id="43" w:name="_Toc19884867"/>
    </w:p>
    <w:p w14:paraId="455987FA" w14:textId="656F894D" w:rsidR="008E778A" w:rsidRPr="00044954" w:rsidRDefault="003706F2" w:rsidP="00EB2121">
      <w:pPr>
        <w:pStyle w:val="ThesisTitle"/>
        <w:spacing w:line="360" w:lineRule="auto"/>
        <w:jc w:val="both"/>
        <w:rPr>
          <w:lang w:val="en-CA"/>
        </w:rPr>
      </w:pPr>
      <w:bookmarkStart w:id="44" w:name="_Toc44692828"/>
      <w:r>
        <w:rPr>
          <w:lang w:val="en-CA"/>
        </w:rPr>
        <w:t>2</w:t>
      </w:r>
      <w:r w:rsidR="008E778A" w:rsidRPr="00044954">
        <w:rPr>
          <w:lang w:val="en-CA"/>
        </w:rPr>
        <w:t xml:space="preserve">.0.1 Strains, </w:t>
      </w:r>
      <w:r w:rsidR="00E468E0" w:rsidRPr="00044954">
        <w:rPr>
          <w:lang w:val="en-CA"/>
        </w:rPr>
        <w:t>M</w:t>
      </w:r>
      <w:r w:rsidR="008E778A" w:rsidRPr="00044954">
        <w:rPr>
          <w:lang w:val="en-CA"/>
        </w:rPr>
        <w:t>edi</w:t>
      </w:r>
      <w:r w:rsidR="007B78CC" w:rsidRPr="00044954">
        <w:rPr>
          <w:lang w:val="en-CA"/>
        </w:rPr>
        <w:t>um</w:t>
      </w:r>
      <w:r w:rsidR="008E778A" w:rsidRPr="00044954">
        <w:rPr>
          <w:lang w:val="en-CA"/>
        </w:rPr>
        <w:t xml:space="preserve"> </w:t>
      </w:r>
      <w:r w:rsidR="00E468E0" w:rsidRPr="00044954">
        <w:rPr>
          <w:lang w:val="en-CA"/>
        </w:rPr>
        <w:t>P</w:t>
      </w:r>
      <w:r w:rsidR="008E778A" w:rsidRPr="00044954">
        <w:rPr>
          <w:lang w:val="en-CA"/>
        </w:rPr>
        <w:t xml:space="preserve">reparation and </w:t>
      </w:r>
      <w:r w:rsidR="00E468E0" w:rsidRPr="00044954">
        <w:rPr>
          <w:lang w:val="en-CA"/>
        </w:rPr>
        <w:t>G</w:t>
      </w:r>
      <w:r w:rsidR="008E778A" w:rsidRPr="00044954">
        <w:rPr>
          <w:lang w:val="en-CA"/>
        </w:rPr>
        <w:t xml:space="preserve">rowth </w:t>
      </w:r>
      <w:r w:rsidR="00E468E0" w:rsidRPr="00044954">
        <w:rPr>
          <w:lang w:val="en-CA"/>
        </w:rPr>
        <w:t>C</w:t>
      </w:r>
      <w:r w:rsidR="008E778A" w:rsidRPr="00044954">
        <w:rPr>
          <w:lang w:val="en-CA"/>
        </w:rPr>
        <w:t>onditions</w:t>
      </w:r>
      <w:bookmarkEnd w:id="43"/>
      <w:bookmarkEnd w:id="44"/>
    </w:p>
    <w:p w14:paraId="1A9EB192"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550EF9CA"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3A91ACB9"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019C1618"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5C0844E0"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3474464D" w14:textId="77777777" w:rsidR="0004189A" w:rsidRPr="00044954" w:rsidRDefault="0004189A" w:rsidP="00EB2121">
      <w:pPr>
        <w:spacing w:line="360" w:lineRule="auto"/>
        <w:ind w:firstLine="720"/>
        <w:jc w:val="both"/>
        <w:rPr>
          <w:rFonts w:cs="Times New Roman"/>
          <w:lang w:val="en-CA"/>
        </w:rPr>
      </w:pPr>
    </w:p>
    <w:p w14:paraId="0C160918" w14:textId="5A6A0927" w:rsidR="0004189A" w:rsidRPr="004C6933" w:rsidRDefault="0004189A" w:rsidP="00EB2121">
      <w:pPr>
        <w:pStyle w:val="ThesisTableList"/>
        <w:spacing w:line="360" w:lineRule="auto"/>
      </w:pPr>
      <w:r w:rsidRPr="00044954">
        <w:rPr>
          <w:rFonts w:cs="Times New Roman"/>
          <w:lang w:val="en-CA"/>
        </w:rPr>
        <w:br w:type="column"/>
      </w:r>
      <w:bookmarkStart w:id="45" w:name="_Toc19884872"/>
      <w:bookmarkStart w:id="46" w:name="_Toc21870340"/>
      <w:bookmarkStart w:id="47" w:name="_Toc44691526"/>
      <w:bookmarkStart w:id="48" w:name="_Toc44692599"/>
      <w:r w:rsidRPr="004C6933">
        <w:t xml:space="preserve">Table 1. </w:t>
      </w:r>
      <w:r w:rsidR="004C6933" w:rsidRPr="004C6933">
        <w:t>T</w:t>
      </w:r>
      <w:r w:rsidR="00672A5E" w:rsidRPr="004C6933">
        <w:t>itle</w:t>
      </w:r>
      <w:r w:rsidRPr="004C6933">
        <w:t>.</w:t>
      </w:r>
      <w:bookmarkEnd w:id="45"/>
      <w:bookmarkEnd w:id="46"/>
      <w:bookmarkEnd w:id="47"/>
      <w:bookmarkEnd w:id="48"/>
    </w:p>
    <w:p w14:paraId="343849A1" w14:textId="27F746E5" w:rsidR="0004189A" w:rsidRDefault="004C6933" w:rsidP="00EB2121">
      <w:pPr>
        <w:pStyle w:val="ThesisTitle"/>
        <w:spacing w:line="360" w:lineRule="auto"/>
        <w:rPr>
          <w:i w:val="0"/>
          <w:iCs w:val="0"/>
          <w:lang w:val="en-CA"/>
        </w:rPr>
      </w:pPr>
      <w:bookmarkStart w:id="49" w:name="_Toc44692829"/>
      <w:r>
        <w:rPr>
          <w:i w:val="0"/>
          <w:iCs w:val="0"/>
          <w:lang w:val="en-CA"/>
        </w:rPr>
        <w:t>Table</w:t>
      </w:r>
      <w:bookmarkEnd w:id="49"/>
    </w:p>
    <w:p w14:paraId="55DA55C7" w14:textId="667F8B49" w:rsidR="004C6933" w:rsidRPr="00044954" w:rsidRDefault="004C6933" w:rsidP="00EB2121">
      <w:pPr>
        <w:pStyle w:val="ThesisTitle"/>
        <w:spacing w:line="360" w:lineRule="auto"/>
        <w:rPr>
          <w:i w:val="0"/>
          <w:iCs w:val="0"/>
          <w:lang w:val="en-CA"/>
        </w:rPr>
      </w:pPr>
      <w:bookmarkStart w:id="50" w:name="_Toc44692830"/>
      <w:r>
        <w:rPr>
          <w:i w:val="0"/>
          <w:iCs w:val="0"/>
          <w:lang w:val="en-CA"/>
        </w:rPr>
        <w:t>Tablefoot</w:t>
      </w:r>
      <w:bookmarkEnd w:id="50"/>
    </w:p>
    <w:p w14:paraId="5BE0049D" w14:textId="7AB5C3F7" w:rsidR="008E778A" w:rsidRPr="00044954" w:rsidRDefault="003706F2" w:rsidP="00EB2121">
      <w:pPr>
        <w:pStyle w:val="ThesisTitle"/>
        <w:spacing w:line="360" w:lineRule="auto"/>
        <w:jc w:val="both"/>
        <w:rPr>
          <w:lang w:val="en-CA"/>
        </w:rPr>
      </w:pPr>
      <w:bookmarkStart w:id="51" w:name="_Toc19884869"/>
      <w:r>
        <w:rPr>
          <w:lang w:val="en-CA"/>
        </w:rPr>
        <w:br w:type="column"/>
      </w:r>
      <w:bookmarkStart w:id="52" w:name="_Toc44692831"/>
      <w:r>
        <w:rPr>
          <w:lang w:val="en-CA"/>
        </w:rPr>
        <w:t>2</w:t>
      </w:r>
      <w:r w:rsidR="008E778A" w:rsidRPr="00044954">
        <w:rPr>
          <w:lang w:val="en-CA"/>
        </w:rPr>
        <w:t xml:space="preserve">.0.2 </w:t>
      </w:r>
      <w:bookmarkEnd w:id="51"/>
      <w:r w:rsidR="008503C1">
        <w:rPr>
          <w:lang w:val="en-CA"/>
        </w:rPr>
        <w:t>M</w:t>
      </w:r>
      <w:r w:rsidR="00672A5E">
        <w:rPr>
          <w:lang w:val="en-CA"/>
        </w:rPr>
        <w:t>ethod</w:t>
      </w:r>
      <w:bookmarkEnd w:id="52"/>
    </w:p>
    <w:p w14:paraId="7BFCA9FA" w14:textId="77777777" w:rsidR="00672A5E" w:rsidRPr="00672A5E" w:rsidRDefault="00672A5E" w:rsidP="00EB2121">
      <w:pPr>
        <w:spacing w:before="100" w:beforeAutospacing="1" w:after="100" w:afterAutospacing="1" w:line="360" w:lineRule="auto"/>
        <w:rPr>
          <w:rFonts w:eastAsia="Times New Roman" w:cs="Times New Roman"/>
          <w:lang w:val="en-CA"/>
        </w:rPr>
      </w:pPr>
      <w:bookmarkStart w:id="53" w:name="_Toc19884870"/>
      <w:r w:rsidRPr="00672A5E">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2711D189"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71A03608"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2A45B2C4"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4EE7C55F"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bookmarkEnd w:id="53"/>
    <w:p w14:paraId="2747CFDA" w14:textId="49915E67" w:rsidR="00166D9D" w:rsidRPr="00044954" w:rsidRDefault="006F1E14" w:rsidP="00EB2121">
      <w:pPr>
        <w:spacing w:line="360" w:lineRule="auto"/>
        <w:rPr>
          <w:color w:val="000000" w:themeColor="text1"/>
          <w:lang w:val="en-CA"/>
        </w:rPr>
      </w:pPr>
      <w:r w:rsidRPr="00044954">
        <w:rPr>
          <w:rFonts w:eastAsia="Times New Roman"/>
          <w:lang w:val="en-CA"/>
        </w:rPr>
        <w:br w:type="column"/>
      </w:r>
      <w:r w:rsidR="00166D9D" w:rsidRPr="00044954">
        <w:rPr>
          <w:color w:val="000000" w:themeColor="text1"/>
          <w:lang w:val="en-CA"/>
        </w:rPr>
        <w:t xml:space="preserve"> </w:t>
      </w:r>
    </w:p>
    <w:p w14:paraId="0DC61B50" w14:textId="77777777" w:rsidR="005E4BD4" w:rsidRPr="00044954" w:rsidRDefault="005E4BD4" w:rsidP="00EB2121">
      <w:pPr>
        <w:spacing w:line="360" w:lineRule="auto"/>
        <w:rPr>
          <w:lang w:val="en-CA"/>
        </w:rPr>
      </w:pPr>
    </w:p>
    <w:p w14:paraId="4E54CF0F" w14:textId="7788FBAD" w:rsidR="005E4BD4" w:rsidRPr="00044954" w:rsidRDefault="007F7170" w:rsidP="00EB2121">
      <w:pPr>
        <w:pStyle w:val="ThesisTitle"/>
        <w:spacing w:line="360" w:lineRule="auto"/>
        <w:jc w:val="both"/>
        <w:rPr>
          <w:lang w:val="en-CA"/>
        </w:rPr>
      </w:pPr>
      <w:bookmarkStart w:id="54" w:name="_Toc44692832"/>
      <w:r>
        <w:rPr>
          <w:lang w:val="en-CA"/>
        </w:rPr>
        <w:t>2</w:t>
      </w:r>
      <w:r w:rsidR="005E4BD4" w:rsidRPr="00044954">
        <w:rPr>
          <w:lang w:val="en-CA"/>
        </w:rPr>
        <w:t>.</w:t>
      </w:r>
      <w:r w:rsidR="00672A5E">
        <w:rPr>
          <w:lang w:val="en-CA"/>
        </w:rPr>
        <w:t>1.1</w:t>
      </w:r>
      <w:r w:rsidR="005E4BD4" w:rsidRPr="00044954">
        <w:rPr>
          <w:lang w:val="en-CA"/>
        </w:rPr>
        <w:t xml:space="preserve"> </w:t>
      </w:r>
      <w:r w:rsidR="00672A5E">
        <w:rPr>
          <w:lang w:val="en-CA"/>
        </w:rPr>
        <w:t>Method</w:t>
      </w:r>
      <w:bookmarkEnd w:id="54"/>
    </w:p>
    <w:p w14:paraId="6DE01531"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4899EF1D"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5476FE2E"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740211F6"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0E77EFC0"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4807E08D" w14:textId="13D04508" w:rsidR="00A953BD" w:rsidRPr="00044954" w:rsidRDefault="00451493" w:rsidP="00EB2121">
      <w:pPr>
        <w:pStyle w:val="ThesisSectionHeader"/>
        <w:spacing w:line="360" w:lineRule="auto"/>
        <w:jc w:val="both"/>
      </w:pPr>
      <w:r w:rsidRPr="00044954">
        <w:br w:type="column"/>
      </w:r>
      <w:bookmarkStart w:id="55" w:name="_Toc44692833"/>
      <w:r w:rsidR="00E40A14" w:rsidRPr="00044954">
        <w:t xml:space="preserve">CHAPTER </w:t>
      </w:r>
      <w:r w:rsidR="008252B2">
        <w:t>3</w:t>
      </w:r>
      <w:r w:rsidR="00E40A14" w:rsidRPr="00044954">
        <w:t xml:space="preserve">: </w:t>
      </w:r>
      <w:r w:rsidR="00672A5E">
        <w:t>RESULTS</w:t>
      </w:r>
      <w:bookmarkEnd w:id="55"/>
    </w:p>
    <w:p w14:paraId="5F5C7D97" w14:textId="4576F336" w:rsidR="00524192" w:rsidRPr="00044954" w:rsidRDefault="00524192" w:rsidP="00EB2121">
      <w:pPr>
        <w:spacing w:line="360" w:lineRule="auto"/>
        <w:jc w:val="both"/>
        <w:rPr>
          <w:lang w:val="en-CA"/>
        </w:rPr>
      </w:pPr>
    </w:p>
    <w:p w14:paraId="72D09CBE" w14:textId="37F4F18A" w:rsidR="00524192" w:rsidRPr="00044954" w:rsidRDefault="0059641E" w:rsidP="00EB2121">
      <w:pPr>
        <w:pStyle w:val="ThesisTitle1"/>
        <w:spacing w:line="360" w:lineRule="auto"/>
        <w:jc w:val="both"/>
        <w:rPr>
          <w:lang w:val="en-CA"/>
        </w:rPr>
      </w:pPr>
      <w:bookmarkStart w:id="56" w:name="_Toc44692834"/>
      <w:r>
        <w:rPr>
          <w:lang w:val="en-CA"/>
        </w:rPr>
        <w:t>3</w:t>
      </w:r>
      <w:r w:rsidR="00524192" w:rsidRPr="00044954">
        <w:rPr>
          <w:lang w:val="en-CA"/>
        </w:rPr>
        <w:t>.</w:t>
      </w:r>
      <w:r w:rsidR="00237167">
        <w:rPr>
          <w:lang w:val="en-CA"/>
        </w:rPr>
        <w:t>0</w:t>
      </w:r>
      <w:r w:rsidR="00524192" w:rsidRPr="00044954">
        <w:rPr>
          <w:lang w:val="en-CA"/>
        </w:rPr>
        <w:t xml:space="preserve"> Introduction</w:t>
      </w:r>
      <w:bookmarkEnd w:id="56"/>
    </w:p>
    <w:p w14:paraId="3B80FA65"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5E12D798"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13E5D96F"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73D32A6C"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070F6CCC" w14:textId="77777777" w:rsidR="00672A5E" w:rsidRPr="00672A5E" w:rsidRDefault="00672A5E" w:rsidP="00EB2121">
      <w:pPr>
        <w:spacing w:before="100" w:beforeAutospacing="1" w:after="100" w:afterAutospacing="1" w:line="360" w:lineRule="auto"/>
        <w:rPr>
          <w:rFonts w:eastAsia="Times New Roman" w:cs="Times New Roman"/>
          <w:lang w:val="en-CA"/>
        </w:rPr>
      </w:pPr>
      <w:r w:rsidRPr="00672A5E">
        <w:rPr>
          <w:rFonts w:eastAsia="Times New Roman"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26CCE529" w14:textId="77777777" w:rsidR="006C0CCC" w:rsidRDefault="006C0CCC" w:rsidP="00EB2121">
      <w:pPr>
        <w:pStyle w:val="ThesisTitle1"/>
        <w:spacing w:line="360" w:lineRule="auto"/>
        <w:jc w:val="both"/>
        <w:rPr>
          <w:lang w:val="en-CA"/>
        </w:rPr>
      </w:pPr>
    </w:p>
    <w:p w14:paraId="423DA35C" w14:textId="77777777" w:rsidR="006C0CCC" w:rsidRDefault="006C0CCC" w:rsidP="00EB2121">
      <w:pPr>
        <w:pStyle w:val="ThesisTitle1"/>
        <w:spacing w:line="360" w:lineRule="auto"/>
        <w:jc w:val="both"/>
        <w:rPr>
          <w:lang w:val="en-CA"/>
        </w:rPr>
      </w:pPr>
    </w:p>
    <w:p w14:paraId="4873EFE2" w14:textId="2A76260B" w:rsidR="00524192" w:rsidRPr="00044954" w:rsidRDefault="0059641E" w:rsidP="00EB2121">
      <w:pPr>
        <w:pStyle w:val="ThesisTitle1"/>
        <w:spacing w:line="360" w:lineRule="auto"/>
        <w:jc w:val="both"/>
        <w:rPr>
          <w:lang w:val="en-CA"/>
        </w:rPr>
      </w:pPr>
      <w:bookmarkStart w:id="57" w:name="_Toc44692835"/>
      <w:r>
        <w:rPr>
          <w:lang w:val="en-CA"/>
        </w:rPr>
        <w:t>3</w:t>
      </w:r>
      <w:r w:rsidR="00524192" w:rsidRPr="00044954">
        <w:rPr>
          <w:lang w:val="en-CA"/>
        </w:rPr>
        <w:t>.</w:t>
      </w:r>
      <w:r w:rsidR="00237167">
        <w:rPr>
          <w:lang w:val="en-CA"/>
        </w:rPr>
        <w:t>1</w:t>
      </w:r>
      <w:r w:rsidR="00524192" w:rsidRPr="00044954">
        <w:rPr>
          <w:lang w:val="en-CA"/>
        </w:rPr>
        <w:t xml:space="preserve"> Results</w:t>
      </w:r>
      <w:bookmarkEnd w:id="57"/>
      <w:r w:rsidR="007B719B" w:rsidRPr="00044954">
        <w:rPr>
          <w:lang w:val="en-CA"/>
        </w:rPr>
        <w:t xml:space="preserve"> </w:t>
      </w:r>
    </w:p>
    <w:p w14:paraId="27DC2AC8" w14:textId="6F216D32" w:rsidR="007B719B" w:rsidRPr="00044954" w:rsidRDefault="0059641E" w:rsidP="00EB2121">
      <w:pPr>
        <w:pStyle w:val="ThesisTitle"/>
        <w:spacing w:line="360" w:lineRule="auto"/>
        <w:jc w:val="both"/>
        <w:rPr>
          <w:lang w:val="en-CA"/>
        </w:rPr>
      </w:pPr>
      <w:bookmarkStart w:id="58" w:name="_Toc44692836"/>
      <w:r>
        <w:rPr>
          <w:lang w:val="en-CA"/>
        </w:rPr>
        <w:t>3</w:t>
      </w:r>
      <w:r w:rsidR="00E57E7A" w:rsidRPr="00044954">
        <w:rPr>
          <w:lang w:val="en-CA"/>
        </w:rPr>
        <w:t>.</w:t>
      </w:r>
      <w:r w:rsidR="00237167">
        <w:rPr>
          <w:lang w:val="en-CA"/>
        </w:rPr>
        <w:t>1</w:t>
      </w:r>
      <w:r w:rsidR="00E57E7A" w:rsidRPr="00044954">
        <w:rPr>
          <w:lang w:val="en-CA"/>
        </w:rPr>
        <w:t>.1</w:t>
      </w:r>
      <w:r w:rsidR="00672A5E">
        <w:rPr>
          <w:lang w:val="en-CA"/>
        </w:rPr>
        <w:t xml:space="preserve"> topic</w:t>
      </w:r>
      <w:bookmarkEnd w:id="58"/>
    </w:p>
    <w:p w14:paraId="233F0C0A" w14:textId="77777777" w:rsidR="00672A5E" w:rsidRPr="00672A5E" w:rsidRDefault="00672A5E" w:rsidP="00EB2121">
      <w:pPr>
        <w:spacing w:line="360" w:lineRule="auto"/>
        <w:jc w:val="both"/>
        <w:rPr>
          <w:rFonts w:cs="Times New Roman"/>
          <w:lang w:val="en-CA"/>
        </w:rPr>
      </w:pPr>
      <w:r w:rsidRPr="00672A5E">
        <w:rPr>
          <w:rFonts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44BD9301" w14:textId="77777777" w:rsidR="00672A5E" w:rsidRPr="00672A5E" w:rsidRDefault="00672A5E" w:rsidP="00EB2121">
      <w:pPr>
        <w:spacing w:line="360" w:lineRule="auto"/>
        <w:jc w:val="both"/>
        <w:rPr>
          <w:rFonts w:cs="Times New Roman"/>
          <w:lang w:val="en-CA"/>
        </w:rPr>
      </w:pPr>
      <w:r w:rsidRPr="00672A5E">
        <w:rPr>
          <w:rFonts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37BD701F" w14:textId="77777777" w:rsidR="00672A5E" w:rsidRPr="00672A5E" w:rsidRDefault="00672A5E" w:rsidP="00EB2121">
      <w:pPr>
        <w:spacing w:line="360" w:lineRule="auto"/>
        <w:jc w:val="both"/>
        <w:rPr>
          <w:rFonts w:cs="Times New Roman"/>
          <w:lang w:val="en-CA"/>
        </w:rPr>
      </w:pPr>
      <w:r w:rsidRPr="00672A5E">
        <w:rPr>
          <w:rFonts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7983182B" w14:textId="77777777" w:rsidR="00672A5E" w:rsidRPr="00672A5E" w:rsidRDefault="00672A5E" w:rsidP="00EB2121">
      <w:pPr>
        <w:spacing w:line="360" w:lineRule="auto"/>
        <w:jc w:val="both"/>
        <w:rPr>
          <w:rFonts w:cs="Times New Roman"/>
          <w:lang w:val="en-CA"/>
        </w:rPr>
      </w:pPr>
      <w:r w:rsidRPr="00672A5E">
        <w:rPr>
          <w:rFonts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354331B1" w14:textId="77777777" w:rsidR="00672A5E" w:rsidRPr="00672A5E" w:rsidRDefault="00672A5E" w:rsidP="00EB2121">
      <w:pPr>
        <w:spacing w:line="360" w:lineRule="auto"/>
        <w:jc w:val="both"/>
        <w:rPr>
          <w:rFonts w:cs="Times New Roman"/>
          <w:lang w:val="en-CA"/>
        </w:rPr>
      </w:pPr>
      <w:r w:rsidRPr="00672A5E">
        <w:rPr>
          <w:rFonts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48B3D8F5" w14:textId="77777777" w:rsidR="000D4207" w:rsidRDefault="000D4207" w:rsidP="00EB2121">
      <w:pPr>
        <w:spacing w:line="360" w:lineRule="auto"/>
        <w:jc w:val="both"/>
        <w:rPr>
          <w:b/>
        </w:rPr>
      </w:pPr>
      <w:r>
        <w:br w:type="page"/>
      </w:r>
    </w:p>
    <w:p w14:paraId="3849CCA3" w14:textId="3ED3E0B5" w:rsidR="000D4207" w:rsidRDefault="000D4207" w:rsidP="00EB2121">
      <w:pPr>
        <w:spacing w:line="360" w:lineRule="auto"/>
      </w:pPr>
    </w:p>
    <w:p w14:paraId="6270AECB" w14:textId="23D36548" w:rsidR="008E77A5" w:rsidRDefault="008E77A5" w:rsidP="00EB2121">
      <w:pPr>
        <w:spacing w:line="360" w:lineRule="auto"/>
        <w:jc w:val="both"/>
        <w:rPr>
          <w:lang w:val="en-CA"/>
        </w:rPr>
      </w:pPr>
    </w:p>
    <w:p w14:paraId="14CE3CFB" w14:textId="622B0685" w:rsidR="00632713" w:rsidRPr="00044954" w:rsidRDefault="00632713" w:rsidP="00EB2121">
      <w:pPr>
        <w:pStyle w:val="TableofFigures"/>
        <w:spacing w:line="360" w:lineRule="auto"/>
        <w:jc w:val="both"/>
      </w:pPr>
      <w:bookmarkStart w:id="59" w:name="_Toc44692193"/>
      <w:r w:rsidRPr="00044954">
        <w:t xml:space="preserve">Figure </w:t>
      </w:r>
      <w:r w:rsidR="00672A5E">
        <w:t>3</w:t>
      </w:r>
      <w:r w:rsidRPr="00044954">
        <w:t xml:space="preserve">. </w:t>
      </w:r>
      <w:r w:rsidR="004C6933">
        <w:t>T</w:t>
      </w:r>
      <w:r w:rsidR="00672A5E">
        <w:t>itle</w:t>
      </w:r>
      <w:bookmarkEnd w:id="59"/>
      <w:r w:rsidRPr="00044954">
        <w:t xml:space="preserve"> </w:t>
      </w:r>
    </w:p>
    <w:p w14:paraId="7F68C344" w14:textId="75A747FF" w:rsidR="008A71EB" w:rsidRPr="000A6B69" w:rsidRDefault="00672A5E" w:rsidP="00EB2121">
      <w:pPr>
        <w:pStyle w:val="FigureLegend"/>
        <w:spacing w:line="360" w:lineRule="auto"/>
        <w:jc w:val="both"/>
        <w:rPr>
          <w:lang w:val="en-CA"/>
        </w:rPr>
      </w:pPr>
      <w:r>
        <w:rPr>
          <w:lang w:val="en-CA"/>
        </w:rPr>
        <w:t>Legend</w:t>
      </w:r>
    </w:p>
    <w:p w14:paraId="16C02A19" w14:textId="7E930494" w:rsidR="00672A5E" w:rsidRDefault="008E77A5" w:rsidP="00EB2121">
      <w:pPr>
        <w:spacing w:line="360" w:lineRule="auto"/>
        <w:ind w:firstLine="720"/>
        <w:jc w:val="both"/>
      </w:pPr>
      <w:r>
        <w:rPr>
          <w:rFonts w:cs="Times New Roman"/>
          <w:lang w:val="en-CA"/>
        </w:rPr>
        <w:br w:type="column"/>
      </w:r>
    </w:p>
    <w:p w14:paraId="2EDEBC86" w14:textId="6923AC61" w:rsidR="002147B3" w:rsidRDefault="002147B3" w:rsidP="00EB2121">
      <w:pPr>
        <w:spacing w:line="360" w:lineRule="auto"/>
        <w:rPr>
          <w:lang w:val="en-CA"/>
        </w:rPr>
      </w:pPr>
    </w:p>
    <w:p w14:paraId="5B62174D" w14:textId="0AC9BA12" w:rsidR="001E3A1F" w:rsidRPr="00044954" w:rsidRDefault="00E03B11" w:rsidP="00EB2121">
      <w:pPr>
        <w:pStyle w:val="ThesisTitle"/>
        <w:spacing w:line="360" w:lineRule="auto"/>
        <w:jc w:val="both"/>
        <w:rPr>
          <w:lang w:val="en-CA"/>
        </w:rPr>
      </w:pPr>
      <w:bookmarkStart w:id="60" w:name="_Toc44692837"/>
      <w:r>
        <w:rPr>
          <w:lang w:val="en-CA"/>
        </w:rPr>
        <w:t>3</w:t>
      </w:r>
      <w:r w:rsidR="001E3A1F" w:rsidRPr="00044954">
        <w:rPr>
          <w:lang w:val="en-CA"/>
        </w:rPr>
        <w:t>.</w:t>
      </w:r>
      <w:r w:rsidR="00237167">
        <w:rPr>
          <w:lang w:val="en-CA"/>
        </w:rPr>
        <w:t>1</w:t>
      </w:r>
      <w:r w:rsidR="001E3A1F" w:rsidRPr="00044954">
        <w:rPr>
          <w:lang w:val="en-CA"/>
        </w:rPr>
        <w:t>.</w:t>
      </w:r>
      <w:r w:rsidR="00672A5E">
        <w:rPr>
          <w:lang w:val="en-CA"/>
        </w:rPr>
        <w:t>2</w:t>
      </w:r>
      <w:r w:rsidR="001E3A1F" w:rsidRPr="00044954">
        <w:rPr>
          <w:lang w:val="en-CA"/>
        </w:rPr>
        <w:t xml:space="preserve"> </w:t>
      </w:r>
      <w:r w:rsidR="00672A5E">
        <w:rPr>
          <w:lang w:val="en-CA"/>
        </w:rPr>
        <w:t>topic</w:t>
      </w:r>
      <w:bookmarkEnd w:id="60"/>
    </w:p>
    <w:p w14:paraId="723A5B70"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43D2BCC4"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06A08665"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57508657"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473E938B"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1FF634F9" w14:textId="435AEB14" w:rsidR="00672A5E" w:rsidRDefault="00672A5E" w:rsidP="00EB2121">
      <w:pPr>
        <w:pStyle w:val="ThesisTitle1"/>
        <w:spacing w:line="360" w:lineRule="auto"/>
        <w:jc w:val="both"/>
        <w:rPr>
          <w:lang w:val="en-CA"/>
        </w:rPr>
      </w:pPr>
      <w:r>
        <w:rPr>
          <w:lang w:val="en-CA"/>
        </w:rPr>
        <w:br w:type="column"/>
      </w:r>
    </w:p>
    <w:p w14:paraId="64FFD777" w14:textId="07D5A70C" w:rsidR="00FB6317" w:rsidRPr="00044954" w:rsidRDefault="000D6331" w:rsidP="00EB2121">
      <w:pPr>
        <w:pStyle w:val="ThesisTitle1"/>
        <w:spacing w:line="360" w:lineRule="auto"/>
        <w:jc w:val="both"/>
        <w:rPr>
          <w:lang w:val="en-CA"/>
        </w:rPr>
      </w:pPr>
      <w:bookmarkStart w:id="61" w:name="_Toc44692838"/>
      <w:r>
        <w:rPr>
          <w:lang w:val="en-CA"/>
        </w:rPr>
        <w:t>3</w:t>
      </w:r>
      <w:r w:rsidR="00FB6317" w:rsidRPr="00044954">
        <w:rPr>
          <w:lang w:val="en-CA"/>
        </w:rPr>
        <w:t>.</w:t>
      </w:r>
      <w:r w:rsidR="00237167">
        <w:rPr>
          <w:lang w:val="en-CA"/>
        </w:rPr>
        <w:t>2</w:t>
      </w:r>
      <w:r w:rsidR="00FB6317" w:rsidRPr="00044954">
        <w:rPr>
          <w:lang w:val="en-CA"/>
        </w:rPr>
        <w:t xml:space="preserve"> </w:t>
      </w:r>
      <w:r w:rsidR="0009738F">
        <w:rPr>
          <w:lang w:val="en-CA"/>
        </w:rPr>
        <w:t>Discussion</w:t>
      </w:r>
      <w:bookmarkEnd w:id="61"/>
    </w:p>
    <w:p w14:paraId="6D509201"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46FE2793"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1F410BF2"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1D73F8B7"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051947FF" w14:textId="77777777" w:rsidR="00672A5E" w:rsidRPr="00672A5E" w:rsidRDefault="00672A5E" w:rsidP="00EB2121">
      <w:pPr>
        <w:spacing w:line="360" w:lineRule="auto"/>
        <w:ind w:firstLine="720"/>
        <w:jc w:val="both"/>
        <w:rPr>
          <w:rFonts w:cs="Times New Roman"/>
          <w:lang w:val="en-CA"/>
        </w:rPr>
      </w:pPr>
      <w:r w:rsidRPr="00672A5E">
        <w:rPr>
          <w:rFonts w:cs="Times New Roman"/>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0165BE87" w14:textId="5B22A3E8" w:rsidR="0009738F" w:rsidRDefault="00D2212D" w:rsidP="00EB2121">
      <w:pPr>
        <w:pStyle w:val="ThesisSectionHeader"/>
        <w:spacing w:line="360" w:lineRule="auto"/>
        <w:jc w:val="both"/>
      </w:pPr>
      <w:r w:rsidRPr="00044954">
        <w:br w:type="column"/>
      </w:r>
    </w:p>
    <w:p w14:paraId="43126081" w14:textId="57A6F319" w:rsidR="00BC1D4A" w:rsidRPr="00044954" w:rsidRDefault="0018798C" w:rsidP="00EB2121">
      <w:pPr>
        <w:pStyle w:val="ThesisSectionHeader"/>
        <w:spacing w:line="360" w:lineRule="auto"/>
        <w:jc w:val="both"/>
      </w:pPr>
      <w:bookmarkStart w:id="62" w:name="_Toc44692839"/>
      <w:r>
        <w:t xml:space="preserve">Chapter </w:t>
      </w:r>
      <w:r w:rsidR="0009738F">
        <w:t>4</w:t>
      </w:r>
      <w:r>
        <w:t>:</w:t>
      </w:r>
      <w:r w:rsidR="00BC1D4A" w:rsidRPr="00044954">
        <w:t xml:space="preserve"> </w:t>
      </w:r>
      <w:r w:rsidR="003C47B2">
        <w:t>C</w:t>
      </w:r>
      <w:r w:rsidR="006D7DE1">
        <w:t>onclusions</w:t>
      </w:r>
      <w:bookmarkEnd w:id="62"/>
    </w:p>
    <w:p w14:paraId="5A0BAC47" w14:textId="77777777" w:rsidR="0009738F" w:rsidRPr="0009738F" w:rsidRDefault="0009738F" w:rsidP="00EB2121">
      <w:pPr>
        <w:spacing w:line="360" w:lineRule="auto"/>
        <w:ind w:firstLine="720"/>
        <w:jc w:val="both"/>
        <w:rPr>
          <w:lang w:val="en-CA"/>
        </w:rPr>
      </w:pPr>
      <w:r w:rsidRPr="0009738F">
        <w:rPr>
          <w:lang w:val="en-CA"/>
        </w:rPr>
        <w:t xml:space="preserve">Lorem ipsum dolor sit amet, consectetur adipiscing elit. Aliquam pulvinar tempus orci sed scelerisque. Donec libero est, dapibus quis sapien at, posuere iaculis nunc. Duis luctus, enim et fermentum ullamcorper, orci felis mollis eros, tempor viverra risus mi vitae nisi. Fusce rutrum tempor purus vel pretium. Pellentesque id fringilla velit, gravida pretium sem. Vestibulum quis ligula nisi. In a condimentum sem. Maecenas vel pretium diam. Vivamus hendrerit leo in laoreet tempus. </w:t>
      </w:r>
    </w:p>
    <w:p w14:paraId="0CDD1176" w14:textId="77777777" w:rsidR="0009738F" w:rsidRPr="0009738F" w:rsidRDefault="0009738F" w:rsidP="00EB2121">
      <w:pPr>
        <w:spacing w:line="360" w:lineRule="auto"/>
        <w:ind w:firstLine="720"/>
        <w:jc w:val="both"/>
        <w:rPr>
          <w:lang w:val="en-CA"/>
        </w:rPr>
      </w:pPr>
      <w:r w:rsidRPr="0009738F">
        <w:rPr>
          <w:lang w:val="en-CA"/>
        </w:rPr>
        <w:t xml:space="preserve">Aenean augue augue, mattis dictum tincidunt ut, ullamcorper vel diam. Morbi efficitur eros ipsum, eleifend ultricies arcu dictum id. Nunc in sapien enim. Phasellus tempus, orci vel auctor imperdiet, enim velit semper purus, non fermentum nulla libero eu est. Proin dapibus dapibus nulla, at sagittis velit egestas eu. Duis commodo quam elementum odio ullamcorper imperdiet. Aliquam vitae turpis facilisis sem elementum luctus. Cras at diam lorem. Praesent auctor sem sit amet nulla tincidunt, sed pulvinar nulla maximus. Phasellus luctus lacus vitae ornare dapibus. Proin eget mollis nunc. Fusce ornare, felis in pellentesque cursus, purus ex bibendum ipsum, in sollicitudin justo diam quis tortor. Aliquam aliquet gravida tincidunt. </w:t>
      </w:r>
    </w:p>
    <w:p w14:paraId="17F3A467" w14:textId="77777777" w:rsidR="0009738F" w:rsidRPr="0009738F" w:rsidRDefault="0009738F" w:rsidP="00EB2121">
      <w:pPr>
        <w:spacing w:line="360" w:lineRule="auto"/>
        <w:ind w:firstLine="720"/>
        <w:jc w:val="both"/>
        <w:rPr>
          <w:lang w:val="en-CA"/>
        </w:rPr>
      </w:pPr>
      <w:r w:rsidRPr="0009738F">
        <w:rPr>
          <w:lang w:val="en-CA"/>
        </w:rPr>
        <w:t xml:space="preserve">In ac aliquet est. Interdum et malesuada fames ac ante ipsum primis in faucibus. Integer suscipit est quis ornare viverra. Cras mollis ex velit, in malesuada libero convallis sed. Cras ac magna a ipsum fringilla eleifend. In hac habitasse platea dictumst. Vestibulum imperdiet, dui nec vehicula elementum, ante eros varius ante, a elementum risus mi ut ipsum. </w:t>
      </w:r>
    </w:p>
    <w:p w14:paraId="78F6B04C" w14:textId="77777777" w:rsidR="0009738F" w:rsidRPr="0009738F" w:rsidRDefault="0009738F" w:rsidP="00EB2121">
      <w:pPr>
        <w:spacing w:line="360" w:lineRule="auto"/>
        <w:ind w:firstLine="720"/>
        <w:jc w:val="both"/>
        <w:rPr>
          <w:lang w:val="en-CA"/>
        </w:rPr>
      </w:pPr>
      <w:r w:rsidRPr="0009738F">
        <w:rPr>
          <w:lang w:val="en-CA"/>
        </w:rPr>
        <w:t xml:space="preserve">Suspendisse potenti. Nulla pulvinar pulvinar enim non vulputate. Proin pretium arcu vel arcu vehicula dapibus. Phasellus congue consectetur ligula ac malesuada. Vestibulum congue vulputate fermentum. Morbi sit amet risus dui. Aenean non condimentum nisi, nec dapibus dui. Mauris at mollis mi. Duis quis nulla est. Interdum et malesuada fames ac ante ipsum primis in faucibus. Ut faucibus, mauris eget imperdiet fermentum, ante arcu vulputate metus, non euismod lacus ante ut urna. Curabitur lectus quam, sollicitudin tincidunt arcu ut, efficitur pellentesque enim. Suspendisse velit risus, posuere id porta sit amet, ultricies in elit. Fusce iaculis diam urna, eget sollicitudin velit ullamcorper eget. </w:t>
      </w:r>
    </w:p>
    <w:p w14:paraId="2AD64C3F" w14:textId="77777777" w:rsidR="0009738F" w:rsidRPr="0009738F" w:rsidRDefault="0009738F" w:rsidP="00EB2121">
      <w:pPr>
        <w:spacing w:line="360" w:lineRule="auto"/>
        <w:ind w:firstLine="720"/>
        <w:jc w:val="both"/>
        <w:rPr>
          <w:lang w:val="en-CA"/>
        </w:rPr>
      </w:pPr>
      <w:r w:rsidRPr="0009738F">
        <w:rPr>
          <w:lang w:val="en-CA"/>
        </w:rPr>
        <w:t xml:space="preserve">Phasellus faucibus ante ut sem mollis dignissim. Vestibulum auctor risus quis eros rutrum posuere. Maecenas interdum dictum vehicula. Cras porta vestibulum nibh ac feugiat. Quisque porttitor sodales turpis, non eleifend erat lacinia sit amet. Nulla sit amet posuere justo, eu malesuada dolor. Curabitur egestas tristique tortor id ullamcorper. Quisque et aliquam massa, eget pretium velit. Vestibulum et facilisis nisl, ac semper nulla. Duis a suscipit ante. </w:t>
      </w:r>
    </w:p>
    <w:p w14:paraId="5BABF41B" w14:textId="16288F61" w:rsidR="00B25EEE" w:rsidRDefault="00B25EEE" w:rsidP="00EB2121">
      <w:pPr>
        <w:spacing w:line="360" w:lineRule="auto"/>
        <w:jc w:val="center"/>
      </w:pPr>
    </w:p>
    <w:p w14:paraId="60C6DFB7" w14:textId="1F7190D1" w:rsidR="008E778A" w:rsidRPr="00044954" w:rsidRDefault="008E778A" w:rsidP="00EB2121">
      <w:pPr>
        <w:spacing w:line="360" w:lineRule="auto"/>
        <w:ind w:firstLine="720"/>
        <w:jc w:val="both"/>
        <w:rPr>
          <w:lang w:val="en-CA"/>
        </w:rPr>
      </w:pPr>
      <w:r w:rsidRPr="00044954">
        <w:rPr>
          <w:lang w:val="en-CA"/>
        </w:rPr>
        <w:br w:type="page"/>
      </w:r>
    </w:p>
    <w:p w14:paraId="60D40F2C" w14:textId="0E9E50B5" w:rsidR="00D2149C" w:rsidRPr="00044954" w:rsidRDefault="002836EF" w:rsidP="00EB2121">
      <w:pPr>
        <w:pStyle w:val="ThesisSectionHeader"/>
        <w:spacing w:line="360" w:lineRule="auto"/>
        <w:jc w:val="both"/>
      </w:pPr>
      <w:bookmarkStart w:id="63" w:name="_Toc44692840"/>
      <w:r w:rsidRPr="00044954">
        <w:t>References</w:t>
      </w:r>
      <w:bookmarkEnd w:id="63"/>
    </w:p>
    <w:p w14:paraId="135D50C4" w14:textId="77777777" w:rsidR="00951A96" w:rsidRPr="00951A96" w:rsidRDefault="002836EF" w:rsidP="00EB2121">
      <w:pPr>
        <w:pStyle w:val="Bibliography"/>
        <w:spacing w:line="360" w:lineRule="auto"/>
        <w:ind w:left="0" w:firstLine="0"/>
        <w:jc w:val="both"/>
      </w:pPr>
      <w:r w:rsidRPr="00044954">
        <w:rPr>
          <w:i/>
          <w:iCs/>
          <w:lang w:val="en-CA"/>
        </w:rPr>
        <w:fldChar w:fldCharType="begin"/>
      </w:r>
      <w:r w:rsidR="00AA00F0">
        <w:rPr>
          <w:lang w:val="en-CA"/>
        </w:rPr>
        <w:instrText xml:space="preserve"> ADDIN ZOTERO_BIBL {"uncited":[],"omitted":[],"custom":[]} CSL_BIBLIOGRAPHY </w:instrText>
      </w:r>
      <w:r w:rsidRPr="00044954">
        <w:rPr>
          <w:i/>
          <w:iCs/>
          <w:lang w:val="en-CA"/>
        </w:rPr>
        <w:fldChar w:fldCharType="separate"/>
      </w:r>
      <w:r w:rsidR="00951A96" w:rsidRPr="00951A96">
        <w:t xml:space="preserve">Abdel-Kareem, M.M., Rasmey, A.M., and Zohri, A.A. 2019. The action mechanism and biocontrol potentiality of novel isolates of </w:t>
      </w:r>
      <w:r w:rsidR="00951A96" w:rsidRPr="00951A96">
        <w:rPr>
          <w:i/>
          <w:iCs/>
        </w:rPr>
        <w:t>Saccharomyces cerevisiae</w:t>
      </w:r>
      <w:r w:rsidR="00951A96" w:rsidRPr="00951A96">
        <w:t xml:space="preserve"> against the aflatoxigenic </w:t>
      </w:r>
      <w:r w:rsidR="00951A96" w:rsidRPr="00951A96">
        <w:rPr>
          <w:i/>
          <w:iCs/>
        </w:rPr>
        <w:t>Aspergillus flavus</w:t>
      </w:r>
      <w:r w:rsidR="00951A96" w:rsidRPr="00951A96">
        <w:t xml:space="preserve">. Lett. Appl. Microbiol. </w:t>
      </w:r>
      <w:r w:rsidR="00951A96" w:rsidRPr="00951A96">
        <w:rPr>
          <w:b/>
          <w:bCs/>
        </w:rPr>
        <w:t>68</w:t>
      </w:r>
      <w:r w:rsidR="00951A96" w:rsidRPr="00951A96">
        <w:t>(2): 104–111. doi:10.1111/lam.13105.</w:t>
      </w:r>
    </w:p>
    <w:p w14:paraId="5A5553F1" w14:textId="77777777" w:rsidR="00613D40" w:rsidRDefault="00613D40" w:rsidP="00EB2121">
      <w:pPr>
        <w:pStyle w:val="Bibliography"/>
        <w:spacing w:line="360" w:lineRule="auto"/>
        <w:ind w:left="0" w:firstLine="0"/>
        <w:jc w:val="both"/>
      </w:pPr>
    </w:p>
    <w:p w14:paraId="7DF024D9" w14:textId="1A340FF8" w:rsidR="00951A96" w:rsidRPr="00951A96" w:rsidRDefault="00951A96" w:rsidP="00EB2121">
      <w:pPr>
        <w:pStyle w:val="Bibliography"/>
        <w:spacing w:line="360" w:lineRule="auto"/>
        <w:ind w:left="0" w:firstLine="0"/>
        <w:jc w:val="both"/>
      </w:pPr>
      <w:r w:rsidRPr="00951A96">
        <w:t xml:space="preserve">Abe-Yoshizumi, R., Kamei, U., Yamada, A., Kimura, M., and Ichihara, S. 2004. The evolution of the phenylacetic acid degradation pathway in bacteria. Bioscience, Biotechnology, and Biochemistry </w:t>
      </w:r>
      <w:r w:rsidRPr="00951A96">
        <w:rPr>
          <w:b/>
          <w:bCs/>
        </w:rPr>
        <w:t>68</w:t>
      </w:r>
      <w:r w:rsidRPr="00951A96">
        <w:t>(3): 746–748.</w:t>
      </w:r>
    </w:p>
    <w:p w14:paraId="07D8109E" w14:textId="77777777" w:rsidR="007B66C4" w:rsidRDefault="007B66C4" w:rsidP="00EB2121">
      <w:pPr>
        <w:pStyle w:val="Bibliography"/>
        <w:spacing w:line="360" w:lineRule="auto"/>
        <w:ind w:left="0" w:firstLine="0"/>
        <w:jc w:val="both"/>
      </w:pPr>
    </w:p>
    <w:p w14:paraId="5DAD25E7" w14:textId="197A6742" w:rsidR="00951A96" w:rsidRPr="00951A96" w:rsidRDefault="00951A96" w:rsidP="00EB2121">
      <w:pPr>
        <w:pStyle w:val="Bibliography"/>
        <w:spacing w:line="360" w:lineRule="auto"/>
        <w:ind w:left="0" w:firstLine="0"/>
        <w:jc w:val="both"/>
      </w:pPr>
      <w:r w:rsidRPr="00951A96">
        <w:t xml:space="preserve">Zhu, J., and Winans, S.C. 2001. The quorum-sensing transcriptional regulator TraR requires its cognate signaling ligand for protein folding, protease resistance, and dimerization. Proceedings of the National Academy of Sciences of the United States of America </w:t>
      </w:r>
      <w:r w:rsidRPr="00951A96">
        <w:rPr>
          <w:b/>
          <w:bCs/>
        </w:rPr>
        <w:t>98</w:t>
      </w:r>
      <w:r w:rsidRPr="00951A96">
        <w:t>(4): 1507–1512. doi:10.1073/pnas.98.4.1507.</w:t>
      </w:r>
    </w:p>
    <w:p w14:paraId="5A74ACF7" w14:textId="75343865" w:rsidR="002836EF" w:rsidRPr="00DE33AC" w:rsidRDefault="002836EF" w:rsidP="00EB2121">
      <w:pPr>
        <w:pStyle w:val="Bibliography"/>
        <w:spacing w:line="360" w:lineRule="auto"/>
        <w:ind w:left="0" w:firstLine="0"/>
        <w:jc w:val="both"/>
        <w:rPr>
          <w:lang w:val="en-CA"/>
        </w:rPr>
      </w:pPr>
      <w:r w:rsidRPr="00044954">
        <w:rPr>
          <w:i/>
          <w:iCs/>
          <w:lang w:val="en-CA"/>
        </w:rPr>
        <w:fldChar w:fldCharType="end"/>
      </w:r>
    </w:p>
    <w:sectPr w:rsidR="002836EF" w:rsidRPr="00DE33AC" w:rsidSect="00B1362D">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760D97" w14:textId="77777777" w:rsidR="008552B8" w:rsidRDefault="008552B8" w:rsidP="00713A2D">
      <w:pPr>
        <w:spacing w:line="240" w:lineRule="auto"/>
      </w:pPr>
      <w:r>
        <w:separator/>
      </w:r>
    </w:p>
  </w:endnote>
  <w:endnote w:type="continuationSeparator" w:id="0">
    <w:p w14:paraId="339668B7" w14:textId="77777777" w:rsidR="008552B8" w:rsidRDefault="008552B8" w:rsidP="00713A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0613034"/>
      <w:docPartObj>
        <w:docPartGallery w:val="Page Numbers (Bottom of Page)"/>
        <w:docPartUnique/>
      </w:docPartObj>
    </w:sdtPr>
    <w:sdtEndPr>
      <w:rPr>
        <w:rStyle w:val="PageNumber"/>
      </w:rPr>
    </w:sdtEndPr>
    <w:sdtContent>
      <w:p w14:paraId="482170A1" w14:textId="565E8CA5" w:rsidR="008503C1" w:rsidRDefault="008503C1" w:rsidP="00713A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296556" w14:textId="77777777" w:rsidR="008503C1" w:rsidRDefault="008503C1" w:rsidP="00713A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12993"/>
      <w:docPartObj>
        <w:docPartGallery w:val="Page Numbers (Bottom of Page)"/>
        <w:docPartUnique/>
      </w:docPartObj>
    </w:sdtPr>
    <w:sdtEndPr>
      <w:rPr>
        <w:rStyle w:val="PageNumber"/>
      </w:rPr>
    </w:sdtEndPr>
    <w:sdtContent>
      <w:p w14:paraId="753BA796" w14:textId="5F4427B7" w:rsidR="008503C1" w:rsidRDefault="008503C1" w:rsidP="00713A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26325D8D" w14:textId="77777777" w:rsidR="008503C1" w:rsidRDefault="008503C1" w:rsidP="00713A2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EF5F7A" w14:textId="77777777" w:rsidR="008552B8" w:rsidRDefault="008552B8" w:rsidP="00713A2D">
      <w:pPr>
        <w:spacing w:line="240" w:lineRule="auto"/>
      </w:pPr>
      <w:r>
        <w:separator/>
      </w:r>
    </w:p>
  </w:footnote>
  <w:footnote w:type="continuationSeparator" w:id="0">
    <w:p w14:paraId="72165A85" w14:textId="77777777" w:rsidR="008552B8" w:rsidRDefault="008552B8" w:rsidP="00713A2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339DE"/>
    <w:multiLevelType w:val="multilevel"/>
    <w:tmpl w:val="8E6AF1F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F0F70F5"/>
    <w:multiLevelType w:val="multilevel"/>
    <w:tmpl w:val="8936602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75E2BBE"/>
    <w:multiLevelType w:val="hybridMultilevel"/>
    <w:tmpl w:val="C97AEDCA"/>
    <w:lvl w:ilvl="0" w:tplc="6154467E">
      <w:start w:val="1"/>
      <w:numFmt w:val="decimal"/>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B52AC3"/>
    <w:multiLevelType w:val="multilevel"/>
    <w:tmpl w:val="5A56194A"/>
    <w:lvl w:ilvl="0">
      <w:start w:val="1"/>
      <w:numFmt w:val="decimal"/>
      <w:lvlText w:val="%1"/>
      <w:lvlJc w:val="left"/>
      <w:pPr>
        <w:ind w:left="540" w:hanging="540"/>
      </w:pPr>
      <w:rPr>
        <w:rFonts w:hint="default"/>
      </w:rPr>
    </w:lvl>
    <w:lvl w:ilv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F026112"/>
    <w:multiLevelType w:val="hybridMultilevel"/>
    <w:tmpl w:val="F2F6626E"/>
    <w:lvl w:ilvl="0" w:tplc="DAE88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C186958"/>
    <w:multiLevelType w:val="hybridMultilevel"/>
    <w:tmpl w:val="5BF8C622"/>
    <w:lvl w:ilvl="0" w:tplc="294CB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522F6B"/>
    <w:multiLevelType w:val="multilevel"/>
    <w:tmpl w:val="06E254B8"/>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3AF1E49"/>
    <w:multiLevelType w:val="multilevel"/>
    <w:tmpl w:val="305CA89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58894D86"/>
    <w:multiLevelType w:val="multilevel"/>
    <w:tmpl w:val="C972933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0F90BBE"/>
    <w:multiLevelType w:val="multilevel"/>
    <w:tmpl w:val="5FBC22C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D3C78C6"/>
    <w:multiLevelType w:val="multilevel"/>
    <w:tmpl w:val="CB90FB0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D9E1250"/>
    <w:multiLevelType w:val="multilevel"/>
    <w:tmpl w:val="CB90FB0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10"/>
  </w:num>
  <w:num w:numId="3">
    <w:abstractNumId w:val="11"/>
  </w:num>
  <w:num w:numId="4">
    <w:abstractNumId w:val="0"/>
  </w:num>
  <w:num w:numId="5">
    <w:abstractNumId w:val="5"/>
  </w:num>
  <w:num w:numId="6">
    <w:abstractNumId w:val="6"/>
  </w:num>
  <w:num w:numId="7">
    <w:abstractNumId w:val="1"/>
  </w:num>
  <w:num w:numId="8">
    <w:abstractNumId w:val="7"/>
  </w:num>
  <w:num w:numId="9">
    <w:abstractNumId w:val="8"/>
  </w:num>
  <w:num w:numId="10">
    <w:abstractNumId w:val="9"/>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65D8"/>
    <w:rsid w:val="00000067"/>
    <w:rsid w:val="0000049E"/>
    <w:rsid w:val="0000059F"/>
    <w:rsid w:val="000011B0"/>
    <w:rsid w:val="000015E4"/>
    <w:rsid w:val="000017BC"/>
    <w:rsid w:val="000017EE"/>
    <w:rsid w:val="000018C0"/>
    <w:rsid w:val="00001A4A"/>
    <w:rsid w:val="00001D53"/>
    <w:rsid w:val="0000282E"/>
    <w:rsid w:val="00002B21"/>
    <w:rsid w:val="00002CBF"/>
    <w:rsid w:val="00002D30"/>
    <w:rsid w:val="000037A3"/>
    <w:rsid w:val="00003996"/>
    <w:rsid w:val="00003A7E"/>
    <w:rsid w:val="00003CF7"/>
    <w:rsid w:val="0000418B"/>
    <w:rsid w:val="0000419C"/>
    <w:rsid w:val="000049AF"/>
    <w:rsid w:val="00004ACC"/>
    <w:rsid w:val="00005AD3"/>
    <w:rsid w:val="0000629C"/>
    <w:rsid w:val="000071AD"/>
    <w:rsid w:val="00007403"/>
    <w:rsid w:val="00010035"/>
    <w:rsid w:val="00010FB6"/>
    <w:rsid w:val="00011E86"/>
    <w:rsid w:val="00011F2A"/>
    <w:rsid w:val="00012B89"/>
    <w:rsid w:val="00012ECB"/>
    <w:rsid w:val="00013765"/>
    <w:rsid w:val="00013EB2"/>
    <w:rsid w:val="000145D4"/>
    <w:rsid w:val="00014F5A"/>
    <w:rsid w:val="000168D2"/>
    <w:rsid w:val="00016EA5"/>
    <w:rsid w:val="000178D2"/>
    <w:rsid w:val="00017DA2"/>
    <w:rsid w:val="00017F2E"/>
    <w:rsid w:val="00017F79"/>
    <w:rsid w:val="000206B2"/>
    <w:rsid w:val="00021A48"/>
    <w:rsid w:val="00021B39"/>
    <w:rsid w:val="00021B77"/>
    <w:rsid w:val="000231F6"/>
    <w:rsid w:val="0002482D"/>
    <w:rsid w:val="000249CF"/>
    <w:rsid w:val="000250BA"/>
    <w:rsid w:val="0002537B"/>
    <w:rsid w:val="00026D7D"/>
    <w:rsid w:val="00027189"/>
    <w:rsid w:val="0002788E"/>
    <w:rsid w:val="00027990"/>
    <w:rsid w:val="00027A76"/>
    <w:rsid w:val="000303DC"/>
    <w:rsid w:val="00030833"/>
    <w:rsid w:val="00030857"/>
    <w:rsid w:val="00030D83"/>
    <w:rsid w:val="000313F5"/>
    <w:rsid w:val="00032564"/>
    <w:rsid w:val="000325DB"/>
    <w:rsid w:val="00032BCD"/>
    <w:rsid w:val="00032DE3"/>
    <w:rsid w:val="000331AF"/>
    <w:rsid w:val="000351D9"/>
    <w:rsid w:val="00035AA5"/>
    <w:rsid w:val="00035B1C"/>
    <w:rsid w:val="00035BAA"/>
    <w:rsid w:val="00035C69"/>
    <w:rsid w:val="00036193"/>
    <w:rsid w:val="000365D2"/>
    <w:rsid w:val="0003662F"/>
    <w:rsid w:val="00036888"/>
    <w:rsid w:val="000368ED"/>
    <w:rsid w:val="00037395"/>
    <w:rsid w:val="000373A8"/>
    <w:rsid w:val="0003768C"/>
    <w:rsid w:val="0003776A"/>
    <w:rsid w:val="00037C16"/>
    <w:rsid w:val="000402DA"/>
    <w:rsid w:val="00040DF6"/>
    <w:rsid w:val="00040E58"/>
    <w:rsid w:val="000412E4"/>
    <w:rsid w:val="000413AE"/>
    <w:rsid w:val="0004189A"/>
    <w:rsid w:val="000423A0"/>
    <w:rsid w:val="00042775"/>
    <w:rsid w:val="00042FEB"/>
    <w:rsid w:val="00043020"/>
    <w:rsid w:val="0004443D"/>
    <w:rsid w:val="00044680"/>
    <w:rsid w:val="00044954"/>
    <w:rsid w:val="00044E32"/>
    <w:rsid w:val="000456C9"/>
    <w:rsid w:val="00045A5A"/>
    <w:rsid w:val="00045D5B"/>
    <w:rsid w:val="00045D9A"/>
    <w:rsid w:val="00046A13"/>
    <w:rsid w:val="000472DE"/>
    <w:rsid w:val="000478D4"/>
    <w:rsid w:val="00047977"/>
    <w:rsid w:val="00047FF0"/>
    <w:rsid w:val="0005012F"/>
    <w:rsid w:val="0005031B"/>
    <w:rsid w:val="000504F0"/>
    <w:rsid w:val="00050B61"/>
    <w:rsid w:val="00051752"/>
    <w:rsid w:val="00051A31"/>
    <w:rsid w:val="00051A4D"/>
    <w:rsid w:val="00051D13"/>
    <w:rsid w:val="000521C8"/>
    <w:rsid w:val="00052643"/>
    <w:rsid w:val="0005280B"/>
    <w:rsid w:val="00052A7E"/>
    <w:rsid w:val="00052E8A"/>
    <w:rsid w:val="000536B8"/>
    <w:rsid w:val="00053CF7"/>
    <w:rsid w:val="0005477B"/>
    <w:rsid w:val="0005477F"/>
    <w:rsid w:val="000547C4"/>
    <w:rsid w:val="00054CEF"/>
    <w:rsid w:val="00054D96"/>
    <w:rsid w:val="00055445"/>
    <w:rsid w:val="00057088"/>
    <w:rsid w:val="00057287"/>
    <w:rsid w:val="0005735A"/>
    <w:rsid w:val="0005781B"/>
    <w:rsid w:val="00060F87"/>
    <w:rsid w:val="000612F0"/>
    <w:rsid w:val="000635B0"/>
    <w:rsid w:val="00065E32"/>
    <w:rsid w:val="00066428"/>
    <w:rsid w:val="00066CAB"/>
    <w:rsid w:val="00067205"/>
    <w:rsid w:val="00067228"/>
    <w:rsid w:val="0006748E"/>
    <w:rsid w:val="000700E3"/>
    <w:rsid w:val="000709B3"/>
    <w:rsid w:val="000718E6"/>
    <w:rsid w:val="00071C14"/>
    <w:rsid w:val="00071C7B"/>
    <w:rsid w:val="00071F6B"/>
    <w:rsid w:val="00071F76"/>
    <w:rsid w:val="000721DE"/>
    <w:rsid w:val="0007305C"/>
    <w:rsid w:val="000730D5"/>
    <w:rsid w:val="000732C5"/>
    <w:rsid w:val="00074471"/>
    <w:rsid w:val="00074F4A"/>
    <w:rsid w:val="00075217"/>
    <w:rsid w:val="00075218"/>
    <w:rsid w:val="00075AA2"/>
    <w:rsid w:val="00075B73"/>
    <w:rsid w:val="00075D13"/>
    <w:rsid w:val="00075FC5"/>
    <w:rsid w:val="00076F6C"/>
    <w:rsid w:val="000770CD"/>
    <w:rsid w:val="00077762"/>
    <w:rsid w:val="00077EE8"/>
    <w:rsid w:val="000804D1"/>
    <w:rsid w:val="000813D7"/>
    <w:rsid w:val="00082473"/>
    <w:rsid w:val="00082C37"/>
    <w:rsid w:val="000837DB"/>
    <w:rsid w:val="00083D4A"/>
    <w:rsid w:val="00083ECF"/>
    <w:rsid w:val="00086600"/>
    <w:rsid w:val="0008719C"/>
    <w:rsid w:val="000878F6"/>
    <w:rsid w:val="0008797D"/>
    <w:rsid w:val="00087C82"/>
    <w:rsid w:val="00091028"/>
    <w:rsid w:val="00091154"/>
    <w:rsid w:val="00091C7B"/>
    <w:rsid w:val="0009261B"/>
    <w:rsid w:val="00092B44"/>
    <w:rsid w:val="00093685"/>
    <w:rsid w:val="00093691"/>
    <w:rsid w:val="00093AD9"/>
    <w:rsid w:val="00094069"/>
    <w:rsid w:val="000942F0"/>
    <w:rsid w:val="000955CB"/>
    <w:rsid w:val="00095727"/>
    <w:rsid w:val="0009738F"/>
    <w:rsid w:val="00097EBB"/>
    <w:rsid w:val="000A0F60"/>
    <w:rsid w:val="000A105F"/>
    <w:rsid w:val="000A13D6"/>
    <w:rsid w:val="000A2D33"/>
    <w:rsid w:val="000A3561"/>
    <w:rsid w:val="000A3C59"/>
    <w:rsid w:val="000A3D22"/>
    <w:rsid w:val="000A4505"/>
    <w:rsid w:val="000A4809"/>
    <w:rsid w:val="000A4855"/>
    <w:rsid w:val="000A564C"/>
    <w:rsid w:val="000A5898"/>
    <w:rsid w:val="000A5BD1"/>
    <w:rsid w:val="000A689B"/>
    <w:rsid w:val="000A6B69"/>
    <w:rsid w:val="000B01CD"/>
    <w:rsid w:val="000B0629"/>
    <w:rsid w:val="000B0F18"/>
    <w:rsid w:val="000B195A"/>
    <w:rsid w:val="000B208B"/>
    <w:rsid w:val="000B2905"/>
    <w:rsid w:val="000B3663"/>
    <w:rsid w:val="000B36D2"/>
    <w:rsid w:val="000B3757"/>
    <w:rsid w:val="000B3DE7"/>
    <w:rsid w:val="000B410F"/>
    <w:rsid w:val="000B4E16"/>
    <w:rsid w:val="000B534E"/>
    <w:rsid w:val="000B53D6"/>
    <w:rsid w:val="000B559D"/>
    <w:rsid w:val="000B56EA"/>
    <w:rsid w:val="000B5B7F"/>
    <w:rsid w:val="000B5CE6"/>
    <w:rsid w:val="000B747D"/>
    <w:rsid w:val="000B7B44"/>
    <w:rsid w:val="000C06BA"/>
    <w:rsid w:val="000C1B6E"/>
    <w:rsid w:val="000C1D08"/>
    <w:rsid w:val="000C2324"/>
    <w:rsid w:val="000C2C36"/>
    <w:rsid w:val="000C3977"/>
    <w:rsid w:val="000C41FF"/>
    <w:rsid w:val="000C437A"/>
    <w:rsid w:val="000C45E5"/>
    <w:rsid w:val="000C480C"/>
    <w:rsid w:val="000C4912"/>
    <w:rsid w:val="000C50A7"/>
    <w:rsid w:val="000C522A"/>
    <w:rsid w:val="000C5ADA"/>
    <w:rsid w:val="000C6A2E"/>
    <w:rsid w:val="000C6D24"/>
    <w:rsid w:val="000C6E28"/>
    <w:rsid w:val="000C7906"/>
    <w:rsid w:val="000C7D9B"/>
    <w:rsid w:val="000C7DCB"/>
    <w:rsid w:val="000D0288"/>
    <w:rsid w:val="000D0987"/>
    <w:rsid w:val="000D0E31"/>
    <w:rsid w:val="000D0F4E"/>
    <w:rsid w:val="000D1E65"/>
    <w:rsid w:val="000D1FBA"/>
    <w:rsid w:val="000D25F1"/>
    <w:rsid w:val="000D27D2"/>
    <w:rsid w:val="000D2B59"/>
    <w:rsid w:val="000D4207"/>
    <w:rsid w:val="000D4529"/>
    <w:rsid w:val="000D456E"/>
    <w:rsid w:val="000D4D0B"/>
    <w:rsid w:val="000D5794"/>
    <w:rsid w:val="000D58B5"/>
    <w:rsid w:val="000D58D8"/>
    <w:rsid w:val="000D5A14"/>
    <w:rsid w:val="000D5C51"/>
    <w:rsid w:val="000D6331"/>
    <w:rsid w:val="000D718D"/>
    <w:rsid w:val="000E2087"/>
    <w:rsid w:val="000E2289"/>
    <w:rsid w:val="000E2CE7"/>
    <w:rsid w:val="000E345C"/>
    <w:rsid w:val="000E3855"/>
    <w:rsid w:val="000E4A5B"/>
    <w:rsid w:val="000E4DA0"/>
    <w:rsid w:val="000E4E3D"/>
    <w:rsid w:val="000E60C8"/>
    <w:rsid w:val="000E64F3"/>
    <w:rsid w:val="000E666B"/>
    <w:rsid w:val="000E79EB"/>
    <w:rsid w:val="000E7D4A"/>
    <w:rsid w:val="000E7F23"/>
    <w:rsid w:val="000F007C"/>
    <w:rsid w:val="000F0225"/>
    <w:rsid w:val="000F0ACA"/>
    <w:rsid w:val="000F15FE"/>
    <w:rsid w:val="000F1C2A"/>
    <w:rsid w:val="000F2082"/>
    <w:rsid w:val="000F23DF"/>
    <w:rsid w:val="000F2EAA"/>
    <w:rsid w:val="000F32D3"/>
    <w:rsid w:val="000F33A6"/>
    <w:rsid w:val="000F3DE2"/>
    <w:rsid w:val="000F475C"/>
    <w:rsid w:val="000F49D7"/>
    <w:rsid w:val="000F4D2D"/>
    <w:rsid w:val="000F572C"/>
    <w:rsid w:val="000F5CBC"/>
    <w:rsid w:val="000F5DB3"/>
    <w:rsid w:val="000F5E66"/>
    <w:rsid w:val="000F5FD8"/>
    <w:rsid w:val="000F64FE"/>
    <w:rsid w:val="000F655C"/>
    <w:rsid w:val="000F77C0"/>
    <w:rsid w:val="000F7D86"/>
    <w:rsid w:val="0010022B"/>
    <w:rsid w:val="00100DF9"/>
    <w:rsid w:val="0010146F"/>
    <w:rsid w:val="0010250E"/>
    <w:rsid w:val="00102C00"/>
    <w:rsid w:val="00103053"/>
    <w:rsid w:val="001031E9"/>
    <w:rsid w:val="001035B3"/>
    <w:rsid w:val="00103DF1"/>
    <w:rsid w:val="00104589"/>
    <w:rsid w:val="0010570E"/>
    <w:rsid w:val="00106E80"/>
    <w:rsid w:val="001074F8"/>
    <w:rsid w:val="0010774B"/>
    <w:rsid w:val="00110654"/>
    <w:rsid w:val="00111834"/>
    <w:rsid w:val="00111DC7"/>
    <w:rsid w:val="00111DD4"/>
    <w:rsid w:val="00111F87"/>
    <w:rsid w:val="00111FD7"/>
    <w:rsid w:val="001130F9"/>
    <w:rsid w:val="00113D3A"/>
    <w:rsid w:val="00115FE1"/>
    <w:rsid w:val="0011665F"/>
    <w:rsid w:val="001175C6"/>
    <w:rsid w:val="00117BE9"/>
    <w:rsid w:val="00117DD2"/>
    <w:rsid w:val="00117EAF"/>
    <w:rsid w:val="00120697"/>
    <w:rsid w:val="001208EC"/>
    <w:rsid w:val="0012179F"/>
    <w:rsid w:val="00121A87"/>
    <w:rsid w:val="00121B2B"/>
    <w:rsid w:val="00122235"/>
    <w:rsid w:val="00122D16"/>
    <w:rsid w:val="0012422E"/>
    <w:rsid w:val="001243C2"/>
    <w:rsid w:val="00125575"/>
    <w:rsid w:val="001275D3"/>
    <w:rsid w:val="00130271"/>
    <w:rsid w:val="001316E8"/>
    <w:rsid w:val="00131C76"/>
    <w:rsid w:val="0013266D"/>
    <w:rsid w:val="00132C0E"/>
    <w:rsid w:val="00133AEC"/>
    <w:rsid w:val="00133E30"/>
    <w:rsid w:val="0013427D"/>
    <w:rsid w:val="00134385"/>
    <w:rsid w:val="00134CB9"/>
    <w:rsid w:val="00134F13"/>
    <w:rsid w:val="00135CE7"/>
    <w:rsid w:val="00135F35"/>
    <w:rsid w:val="00135FDB"/>
    <w:rsid w:val="00137501"/>
    <w:rsid w:val="00137D75"/>
    <w:rsid w:val="00141940"/>
    <w:rsid w:val="00141C88"/>
    <w:rsid w:val="0014279C"/>
    <w:rsid w:val="00143693"/>
    <w:rsid w:val="001438C2"/>
    <w:rsid w:val="00143CFF"/>
    <w:rsid w:val="00144198"/>
    <w:rsid w:val="00145830"/>
    <w:rsid w:val="00146CA8"/>
    <w:rsid w:val="001474FB"/>
    <w:rsid w:val="00147515"/>
    <w:rsid w:val="001476FD"/>
    <w:rsid w:val="00147DB8"/>
    <w:rsid w:val="00150714"/>
    <w:rsid w:val="0015079A"/>
    <w:rsid w:val="001525FE"/>
    <w:rsid w:val="00152A1C"/>
    <w:rsid w:val="00153365"/>
    <w:rsid w:val="001542EE"/>
    <w:rsid w:val="00154626"/>
    <w:rsid w:val="00154682"/>
    <w:rsid w:val="00154DE3"/>
    <w:rsid w:val="00155723"/>
    <w:rsid w:val="00155B6E"/>
    <w:rsid w:val="00156244"/>
    <w:rsid w:val="0015639B"/>
    <w:rsid w:val="00156E33"/>
    <w:rsid w:val="001570B2"/>
    <w:rsid w:val="00157480"/>
    <w:rsid w:val="001575B1"/>
    <w:rsid w:val="0016106E"/>
    <w:rsid w:val="001625F4"/>
    <w:rsid w:val="001628EB"/>
    <w:rsid w:val="0016294C"/>
    <w:rsid w:val="001635DD"/>
    <w:rsid w:val="00164650"/>
    <w:rsid w:val="001662D1"/>
    <w:rsid w:val="0016695A"/>
    <w:rsid w:val="00166A45"/>
    <w:rsid w:val="00166D9D"/>
    <w:rsid w:val="001674A0"/>
    <w:rsid w:val="00167EDB"/>
    <w:rsid w:val="001704AF"/>
    <w:rsid w:val="001706C4"/>
    <w:rsid w:val="00171055"/>
    <w:rsid w:val="00171319"/>
    <w:rsid w:val="00171E72"/>
    <w:rsid w:val="00172145"/>
    <w:rsid w:val="001722CC"/>
    <w:rsid w:val="001725A9"/>
    <w:rsid w:val="00173164"/>
    <w:rsid w:val="00174084"/>
    <w:rsid w:val="00174468"/>
    <w:rsid w:val="001748FC"/>
    <w:rsid w:val="001758E8"/>
    <w:rsid w:val="001759E7"/>
    <w:rsid w:val="001759EF"/>
    <w:rsid w:val="0017655D"/>
    <w:rsid w:val="00176C5E"/>
    <w:rsid w:val="00177CBC"/>
    <w:rsid w:val="00181512"/>
    <w:rsid w:val="00181AD8"/>
    <w:rsid w:val="001826D6"/>
    <w:rsid w:val="00182CC0"/>
    <w:rsid w:val="00182D5B"/>
    <w:rsid w:val="00183044"/>
    <w:rsid w:val="001838C7"/>
    <w:rsid w:val="00185A3D"/>
    <w:rsid w:val="0018636F"/>
    <w:rsid w:val="00187596"/>
    <w:rsid w:val="001876DD"/>
    <w:rsid w:val="0018770E"/>
    <w:rsid w:val="00187888"/>
    <w:rsid w:val="0018798C"/>
    <w:rsid w:val="001902F3"/>
    <w:rsid w:val="0019151E"/>
    <w:rsid w:val="00191F51"/>
    <w:rsid w:val="001924D5"/>
    <w:rsid w:val="001925FA"/>
    <w:rsid w:val="00192AA4"/>
    <w:rsid w:val="001932FC"/>
    <w:rsid w:val="00193D13"/>
    <w:rsid w:val="00193D3D"/>
    <w:rsid w:val="00193DB4"/>
    <w:rsid w:val="00193DB7"/>
    <w:rsid w:val="00193F4F"/>
    <w:rsid w:val="001945A9"/>
    <w:rsid w:val="00195BBF"/>
    <w:rsid w:val="00196237"/>
    <w:rsid w:val="0019759A"/>
    <w:rsid w:val="00197A24"/>
    <w:rsid w:val="00197EF9"/>
    <w:rsid w:val="00197FF4"/>
    <w:rsid w:val="001A06D8"/>
    <w:rsid w:val="001A09D3"/>
    <w:rsid w:val="001A0AA1"/>
    <w:rsid w:val="001A14CB"/>
    <w:rsid w:val="001A199E"/>
    <w:rsid w:val="001A1E8A"/>
    <w:rsid w:val="001A2600"/>
    <w:rsid w:val="001A2C2B"/>
    <w:rsid w:val="001A34B0"/>
    <w:rsid w:val="001A36B6"/>
    <w:rsid w:val="001A3AE1"/>
    <w:rsid w:val="001A3FB0"/>
    <w:rsid w:val="001A441D"/>
    <w:rsid w:val="001A451B"/>
    <w:rsid w:val="001A4B14"/>
    <w:rsid w:val="001A4BA4"/>
    <w:rsid w:val="001A580B"/>
    <w:rsid w:val="001A58C6"/>
    <w:rsid w:val="001A5ACC"/>
    <w:rsid w:val="001A5DC7"/>
    <w:rsid w:val="001A616D"/>
    <w:rsid w:val="001A66AF"/>
    <w:rsid w:val="001A69C6"/>
    <w:rsid w:val="001A6C24"/>
    <w:rsid w:val="001A7437"/>
    <w:rsid w:val="001B0834"/>
    <w:rsid w:val="001B0D68"/>
    <w:rsid w:val="001B0DC0"/>
    <w:rsid w:val="001B187C"/>
    <w:rsid w:val="001B1891"/>
    <w:rsid w:val="001B20E3"/>
    <w:rsid w:val="001B2385"/>
    <w:rsid w:val="001B2F73"/>
    <w:rsid w:val="001B4C4F"/>
    <w:rsid w:val="001B5090"/>
    <w:rsid w:val="001B6283"/>
    <w:rsid w:val="001B69C3"/>
    <w:rsid w:val="001B6E52"/>
    <w:rsid w:val="001B7351"/>
    <w:rsid w:val="001B76D8"/>
    <w:rsid w:val="001B7DB1"/>
    <w:rsid w:val="001C1131"/>
    <w:rsid w:val="001C13DE"/>
    <w:rsid w:val="001C14D7"/>
    <w:rsid w:val="001C1F54"/>
    <w:rsid w:val="001C27B8"/>
    <w:rsid w:val="001C555D"/>
    <w:rsid w:val="001C5850"/>
    <w:rsid w:val="001C6400"/>
    <w:rsid w:val="001C6814"/>
    <w:rsid w:val="001C7010"/>
    <w:rsid w:val="001C71D2"/>
    <w:rsid w:val="001C71E7"/>
    <w:rsid w:val="001C7597"/>
    <w:rsid w:val="001C7993"/>
    <w:rsid w:val="001D0206"/>
    <w:rsid w:val="001D078A"/>
    <w:rsid w:val="001D1992"/>
    <w:rsid w:val="001D28EE"/>
    <w:rsid w:val="001D295D"/>
    <w:rsid w:val="001D2BCE"/>
    <w:rsid w:val="001D3C01"/>
    <w:rsid w:val="001D3CEC"/>
    <w:rsid w:val="001D4283"/>
    <w:rsid w:val="001D4A2A"/>
    <w:rsid w:val="001D4B6D"/>
    <w:rsid w:val="001D5A20"/>
    <w:rsid w:val="001D61B6"/>
    <w:rsid w:val="001D774E"/>
    <w:rsid w:val="001D7E7A"/>
    <w:rsid w:val="001E01CA"/>
    <w:rsid w:val="001E028F"/>
    <w:rsid w:val="001E087C"/>
    <w:rsid w:val="001E0954"/>
    <w:rsid w:val="001E0CF6"/>
    <w:rsid w:val="001E0F97"/>
    <w:rsid w:val="001E2706"/>
    <w:rsid w:val="001E275F"/>
    <w:rsid w:val="001E3A1F"/>
    <w:rsid w:val="001E4BFB"/>
    <w:rsid w:val="001E5604"/>
    <w:rsid w:val="001E5A89"/>
    <w:rsid w:val="001E5BDD"/>
    <w:rsid w:val="001E5E15"/>
    <w:rsid w:val="001E6AF2"/>
    <w:rsid w:val="001E6C7C"/>
    <w:rsid w:val="001E7CEF"/>
    <w:rsid w:val="001F199A"/>
    <w:rsid w:val="001F1A30"/>
    <w:rsid w:val="001F1A56"/>
    <w:rsid w:val="001F208E"/>
    <w:rsid w:val="001F2695"/>
    <w:rsid w:val="001F30E0"/>
    <w:rsid w:val="001F3307"/>
    <w:rsid w:val="001F4A01"/>
    <w:rsid w:val="001F4C7D"/>
    <w:rsid w:val="001F4FBA"/>
    <w:rsid w:val="001F5250"/>
    <w:rsid w:val="001F594F"/>
    <w:rsid w:val="001F5FD3"/>
    <w:rsid w:val="001F7247"/>
    <w:rsid w:val="001F7852"/>
    <w:rsid w:val="001F7AB6"/>
    <w:rsid w:val="00200116"/>
    <w:rsid w:val="00200B5E"/>
    <w:rsid w:val="00200CAD"/>
    <w:rsid w:val="00200F58"/>
    <w:rsid w:val="00201C86"/>
    <w:rsid w:val="00201D77"/>
    <w:rsid w:val="00202309"/>
    <w:rsid w:val="00203BE8"/>
    <w:rsid w:val="00203FAD"/>
    <w:rsid w:val="00204219"/>
    <w:rsid w:val="002046BD"/>
    <w:rsid w:val="002047D3"/>
    <w:rsid w:val="00205339"/>
    <w:rsid w:val="002054E3"/>
    <w:rsid w:val="002059A2"/>
    <w:rsid w:val="00205A67"/>
    <w:rsid w:val="002062FF"/>
    <w:rsid w:val="002063A4"/>
    <w:rsid w:val="00206419"/>
    <w:rsid w:val="002068A4"/>
    <w:rsid w:val="00206964"/>
    <w:rsid w:val="002073F7"/>
    <w:rsid w:val="00207B99"/>
    <w:rsid w:val="002104F2"/>
    <w:rsid w:val="00210971"/>
    <w:rsid w:val="00210A81"/>
    <w:rsid w:val="002111E7"/>
    <w:rsid w:val="002118F6"/>
    <w:rsid w:val="00212D61"/>
    <w:rsid w:val="00212EB9"/>
    <w:rsid w:val="00213E94"/>
    <w:rsid w:val="00213F01"/>
    <w:rsid w:val="00214002"/>
    <w:rsid w:val="00214591"/>
    <w:rsid w:val="002147B3"/>
    <w:rsid w:val="00216242"/>
    <w:rsid w:val="0021624B"/>
    <w:rsid w:val="00216839"/>
    <w:rsid w:val="002170A7"/>
    <w:rsid w:val="00217D8A"/>
    <w:rsid w:val="00222406"/>
    <w:rsid w:val="0022269D"/>
    <w:rsid w:val="0022276C"/>
    <w:rsid w:val="00222966"/>
    <w:rsid w:val="00222CD3"/>
    <w:rsid w:val="0022356C"/>
    <w:rsid w:val="002242AB"/>
    <w:rsid w:val="0022479E"/>
    <w:rsid w:val="00224E06"/>
    <w:rsid w:val="0022556F"/>
    <w:rsid w:val="0022655C"/>
    <w:rsid w:val="00230141"/>
    <w:rsid w:val="00230296"/>
    <w:rsid w:val="002305D1"/>
    <w:rsid w:val="0023074C"/>
    <w:rsid w:val="002318BC"/>
    <w:rsid w:val="00231EDA"/>
    <w:rsid w:val="002326C5"/>
    <w:rsid w:val="00232BF0"/>
    <w:rsid w:val="002340AE"/>
    <w:rsid w:val="00234E42"/>
    <w:rsid w:val="00234FF2"/>
    <w:rsid w:val="002350A8"/>
    <w:rsid w:val="002354C7"/>
    <w:rsid w:val="002357DC"/>
    <w:rsid w:val="00235B81"/>
    <w:rsid w:val="00235FBC"/>
    <w:rsid w:val="00237167"/>
    <w:rsid w:val="002371B7"/>
    <w:rsid w:val="0024081D"/>
    <w:rsid w:val="00241A24"/>
    <w:rsid w:val="00241A65"/>
    <w:rsid w:val="00241ACD"/>
    <w:rsid w:val="00242D41"/>
    <w:rsid w:val="00243932"/>
    <w:rsid w:val="00244E4E"/>
    <w:rsid w:val="002452DD"/>
    <w:rsid w:val="0024590A"/>
    <w:rsid w:val="002462DB"/>
    <w:rsid w:val="00246C4D"/>
    <w:rsid w:val="0024700A"/>
    <w:rsid w:val="0024737E"/>
    <w:rsid w:val="0025053A"/>
    <w:rsid w:val="002506CF"/>
    <w:rsid w:val="002511B5"/>
    <w:rsid w:val="0025137A"/>
    <w:rsid w:val="002513CC"/>
    <w:rsid w:val="0025178C"/>
    <w:rsid w:val="00251F26"/>
    <w:rsid w:val="002521F3"/>
    <w:rsid w:val="002526A2"/>
    <w:rsid w:val="00252F15"/>
    <w:rsid w:val="00253250"/>
    <w:rsid w:val="00253305"/>
    <w:rsid w:val="002539CF"/>
    <w:rsid w:val="00253F4B"/>
    <w:rsid w:val="00255C4C"/>
    <w:rsid w:val="00255F64"/>
    <w:rsid w:val="00256DEB"/>
    <w:rsid w:val="00256EED"/>
    <w:rsid w:val="00257633"/>
    <w:rsid w:val="002578B5"/>
    <w:rsid w:val="002608C3"/>
    <w:rsid w:val="00260AE1"/>
    <w:rsid w:val="00262C7F"/>
    <w:rsid w:val="002631D1"/>
    <w:rsid w:val="00263707"/>
    <w:rsid w:val="00264420"/>
    <w:rsid w:val="002649F8"/>
    <w:rsid w:val="00264A64"/>
    <w:rsid w:val="00264B28"/>
    <w:rsid w:val="00264DBF"/>
    <w:rsid w:val="00266A32"/>
    <w:rsid w:val="00266DB7"/>
    <w:rsid w:val="0027058C"/>
    <w:rsid w:val="0027136E"/>
    <w:rsid w:val="002717FE"/>
    <w:rsid w:val="00272C11"/>
    <w:rsid w:val="00273182"/>
    <w:rsid w:val="002741A3"/>
    <w:rsid w:val="002748FC"/>
    <w:rsid w:val="00275306"/>
    <w:rsid w:val="002755F6"/>
    <w:rsid w:val="002766E3"/>
    <w:rsid w:val="00276A8D"/>
    <w:rsid w:val="00276E94"/>
    <w:rsid w:val="002773EE"/>
    <w:rsid w:val="00277732"/>
    <w:rsid w:val="00277909"/>
    <w:rsid w:val="00277A1F"/>
    <w:rsid w:val="00277BBE"/>
    <w:rsid w:val="00277DF0"/>
    <w:rsid w:val="00280E48"/>
    <w:rsid w:val="00281B38"/>
    <w:rsid w:val="00282D91"/>
    <w:rsid w:val="002836EF"/>
    <w:rsid w:val="002838B1"/>
    <w:rsid w:val="00283B1A"/>
    <w:rsid w:val="00284267"/>
    <w:rsid w:val="00284372"/>
    <w:rsid w:val="00284A03"/>
    <w:rsid w:val="00285ACB"/>
    <w:rsid w:val="00285C39"/>
    <w:rsid w:val="00286A80"/>
    <w:rsid w:val="00286D08"/>
    <w:rsid w:val="00286E46"/>
    <w:rsid w:val="00287159"/>
    <w:rsid w:val="002872E7"/>
    <w:rsid w:val="0029022F"/>
    <w:rsid w:val="00290CFE"/>
    <w:rsid w:val="002911BF"/>
    <w:rsid w:val="00291A73"/>
    <w:rsid w:val="0029237A"/>
    <w:rsid w:val="002936CA"/>
    <w:rsid w:val="00293DF0"/>
    <w:rsid w:val="002945F3"/>
    <w:rsid w:val="00294E7F"/>
    <w:rsid w:val="00295A35"/>
    <w:rsid w:val="00295F2D"/>
    <w:rsid w:val="00296283"/>
    <w:rsid w:val="00297AC3"/>
    <w:rsid w:val="00297EDB"/>
    <w:rsid w:val="002A13AB"/>
    <w:rsid w:val="002A1C1B"/>
    <w:rsid w:val="002A1CD0"/>
    <w:rsid w:val="002A1F89"/>
    <w:rsid w:val="002A202B"/>
    <w:rsid w:val="002A261D"/>
    <w:rsid w:val="002A27F3"/>
    <w:rsid w:val="002A2FC4"/>
    <w:rsid w:val="002A339B"/>
    <w:rsid w:val="002A4543"/>
    <w:rsid w:val="002A4998"/>
    <w:rsid w:val="002A4D66"/>
    <w:rsid w:val="002A554D"/>
    <w:rsid w:val="002A681A"/>
    <w:rsid w:val="002A706D"/>
    <w:rsid w:val="002A7283"/>
    <w:rsid w:val="002A75FF"/>
    <w:rsid w:val="002A7668"/>
    <w:rsid w:val="002A7785"/>
    <w:rsid w:val="002A7F39"/>
    <w:rsid w:val="002B0209"/>
    <w:rsid w:val="002B031F"/>
    <w:rsid w:val="002B036E"/>
    <w:rsid w:val="002B0898"/>
    <w:rsid w:val="002B0D9E"/>
    <w:rsid w:val="002B0FD4"/>
    <w:rsid w:val="002B182D"/>
    <w:rsid w:val="002B2949"/>
    <w:rsid w:val="002B2F42"/>
    <w:rsid w:val="002B3835"/>
    <w:rsid w:val="002B40D0"/>
    <w:rsid w:val="002B41F3"/>
    <w:rsid w:val="002B4967"/>
    <w:rsid w:val="002B4F92"/>
    <w:rsid w:val="002B557B"/>
    <w:rsid w:val="002B56D3"/>
    <w:rsid w:val="002B5A21"/>
    <w:rsid w:val="002B5D7D"/>
    <w:rsid w:val="002B5EFB"/>
    <w:rsid w:val="002B5F91"/>
    <w:rsid w:val="002B661B"/>
    <w:rsid w:val="002B66EA"/>
    <w:rsid w:val="002B6E3E"/>
    <w:rsid w:val="002B7C5A"/>
    <w:rsid w:val="002C00CB"/>
    <w:rsid w:val="002C0106"/>
    <w:rsid w:val="002C175A"/>
    <w:rsid w:val="002C2C5B"/>
    <w:rsid w:val="002C2EC1"/>
    <w:rsid w:val="002C3237"/>
    <w:rsid w:val="002C36C6"/>
    <w:rsid w:val="002C395A"/>
    <w:rsid w:val="002C3F7C"/>
    <w:rsid w:val="002C464F"/>
    <w:rsid w:val="002C717F"/>
    <w:rsid w:val="002C7590"/>
    <w:rsid w:val="002C76FC"/>
    <w:rsid w:val="002C7C6E"/>
    <w:rsid w:val="002C7D82"/>
    <w:rsid w:val="002D0127"/>
    <w:rsid w:val="002D066D"/>
    <w:rsid w:val="002D06D8"/>
    <w:rsid w:val="002D18CA"/>
    <w:rsid w:val="002D1986"/>
    <w:rsid w:val="002D1BE9"/>
    <w:rsid w:val="002D2D54"/>
    <w:rsid w:val="002D3094"/>
    <w:rsid w:val="002D3201"/>
    <w:rsid w:val="002D348D"/>
    <w:rsid w:val="002D3C7C"/>
    <w:rsid w:val="002D3D1A"/>
    <w:rsid w:val="002D3D9A"/>
    <w:rsid w:val="002D6900"/>
    <w:rsid w:val="002D7170"/>
    <w:rsid w:val="002D7AD6"/>
    <w:rsid w:val="002E07A3"/>
    <w:rsid w:val="002E1380"/>
    <w:rsid w:val="002E1578"/>
    <w:rsid w:val="002E237E"/>
    <w:rsid w:val="002E2E6C"/>
    <w:rsid w:val="002E2F84"/>
    <w:rsid w:val="002E3150"/>
    <w:rsid w:val="002E383B"/>
    <w:rsid w:val="002E3A3B"/>
    <w:rsid w:val="002E4E2F"/>
    <w:rsid w:val="002E60DF"/>
    <w:rsid w:val="002E6D60"/>
    <w:rsid w:val="002E6EFF"/>
    <w:rsid w:val="002E7071"/>
    <w:rsid w:val="002E7086"/>
    <w:rsid w:val="002E7645"/>
    <w:rsid w:val="002E7D5F"/>
    <w:rsid w:val="002F08E4"/>
    <w:rsid w:val="002F0DC4"/>
    <w:rsid w:val="002F1035"/>
    <w:rsid w:val="002F11CD"/>
    <w:rsid w:val="002F19C9"/>
    <w:rsid w:val="002F1C47"/>
    <w:rsid w:val="002F29D1"/>
    <w:rsid w:val="002F3226"/>
    <w:rsid w:val="002F35B4"/>
    <w:rsid w:val="002F37F0"/>
    <w:rsid w:val="002F4362"/>
    <w:rsid w:val="002F4D5F"/>
    <w:rsid w:val="002F4FE2"/>
    <w:rsid w:val="002F51C9"/>
    <w:rsid w:val="002F566F"/>
    <w:rsid w:val="002F583C"/>
    <w:rsid w:val="002F5BCC"/>
    <w:rsid w:val="002F6DAB"/>
    <w:rsid w:val="002F73B6"/>
    <w:rsid w:val="002F7811"/>
    <w:rsid w:val="002F7933"/>
    <w:rsid w:val="003000BA"/>
    <w:rsid w:val="003006A7"/>
    <w:rsid w:val="0030139C"/>
    <w:rsid w:val="003017A5"/>
    <w:rsid w:val="003018C2"/>
    <w:rsid w:val="00301FE3"/>
    <w:rsid w:val="0030266B"/>
    <w:rsid w:val="0030267E"/>
    <w:rsid w:val="00302D03"/>
    <w:rsid w:val="003034CD"/>
    <w:rsid w:val="00304749"/>
    <w:rsid w:val="00304A6B"/>
    <w:rsid w:val="00304D89"/>
    <w:rsid w:val="003053C5"/>
    <w:rsid w:val="00305961"/>
    <w:rsid w:val="00305E6C"/>
    <w:rsid w:val="0030735F"/>
    <w:rsid w:val="00307870"/>
    <w:rsid w:val="00310C11"/>
    <w:rsid w:val="00310C30"/>
    <w:rsid w:val="00310D5A"/>
    <w:rsid w:val="0031110B"/>
    <w:rsid w:val="003112FC"/>
    <w:rsid w:val="00311BB1"/>
    <w:rsid w:val="00312329"/>
    <w:rsid w:val="0031241A"/>
    <w:rsid w:val="003124A3"/>
    <w:rsid w:val="00312650"/>
    <w:rsid w:val="00312857"/>
    <w:rsid w:val="003131BC"/>
    <w:rsid w:val="003134E9"/>
    <w:rsid w:val="0031350F"/>
    <w:rsid w:val="003137EF"/>
    <w:rsid w:val="00313CAD"/>
    <w:rsid w:val="00314764"/>
    <w:rsid w:val="00314FC7"/>
    <w:rsid w:val="00315055"/>
    <w:rsid w:val="00315633"/>
    <w:rsid w:val="00316154"/>
    <w:rsid w:val="00316363"/>
    <w:rsid w:val="00316F0A"/>
    <w:rsid w:val="00317566"/>
    <w:rsid w:val="00317FE8"/>
    <w:rsid w:val="003202B7"/>
    <w:rsid w:val="00320AE6"/>
    <w:rsid w:val="003225AC"/>
    <w:rsid w:val="00322F06"/>
    <w:rsid w:val="003230F7"/>
    <w:rsid w:val="00324194"/>
    <w:rsid w:val="0032490B"/>
    <w:rsid w:val="00324948"/>
    <w:rsid w:val="0032514A"/>
    <w:rsid w:val="0032593A"/>
    <w:rsid w:val="003259D8"/>
    <w:rsid w:val="0033164B"/>
    <w:rsid w:val="003317F7"/>
    <w:rsid w:val="00331FAC"/>
    <w:rsid w:val="00331FB4"/>
    <w:rsid w:val="003324FE"/>
    <w:rsid w:val="00332B57"/>
    <w:rsid w:val="00332F4B"/>
    <w:rsid w:val="00333367"/>
    <w:rsid w:val="00334129"/>
    <w:rsid w:val="00335567"/>
    <w:rsid w:val="00336093"/>
    <w:rsid w:val="003365B0"/>
    <w:rsid w:val="003402AB"/>
    <w:rsid w:val="00340463"/>
    <w:rsid w:val="00340B59"/>
    <w:rsid w:val="00340C28"/>
    <w:rsid w:val="00341E0D"/>
    <w:rsid w:val="00341EE6"/>
    <w:rsid w:val="00343101"/>
    <w:rsid w:val="003446B5"/>
    <w:rsid w:val="003447ED"/>
    <w:rsid w:val="003459FD"/>
    <w:rsid w:val="00346008"/>
    <w:rsid w:val="00346761"/>
    <w:rsid w:val="00347002"/>
    <w:rsid w:val="0034714B"/>
    <w:rsid w:val="0034721A"/>
    <w:rsid w:val="003474AA"/>
    <w:rsid w:val="003478DD"/>
    <w:rsid w:val="00350A27"/>
    <w:rsid w:val="00350D04"/>
    <w:rsid w:val="00352658"/>
    <w:rsid w:val="00352929"/>
    <w:rsid w:val="00352ED3"/>
    <w:rsid w:val="00353CC4"/>
    <w:rsid w:val="00353F1C"/>
    <w:rsid w:val="00354E6C"/>
    <w:rsid w:val="003551F5"/>
    <w:rsid w:val="00355423"/>
    <w:rsid w:val="0035615E"/>
    <w:rsid w:val="0036048B"/>
    <w:rsid w:val="00361A82"/>
    <w:rsid w:val="00361C74"/>
    <w:rsid w:val="00362D5A"/>
    <w:rsid w:val="00363719"/>
    <w:rsid w:val="00363811"/>
    <w:rsid w:val="00364595"/>
    <w:rsid w:val="00364AA8"/>
    <w:rsid w:val="00364DAF"/>
    <w:rsid w:val="00365297"/>
    <w:rsid w:val="0036538D"/>
    <w:rsid w:val="0036565A"/>
    <w:rsid w:val="00365B74"/>
    <w:rsid w:val="003660A1"/>
    <w:rsid w:val="003664FD"/>
    <w:rsid w:val="003666BA"/>
    <w:rsid w:val="003671CF"/>
    <w:rsid w:val="0036740E"/>
    <w:rsid w:val="003706F2"/>
    <w:rsid w:val="00371336"/>
    <w:rsid w:val="00371484"/>
    <w:rsid w:val="00371640"/>
    <w:rsid w:val="00371C61"/>
    <w:rsid w:val="00371F20"/>
    <w:rsid w:val="00372AA8"/>
    <w:rsid w:val="00372CDA"/>
    <w:rsid w:val="00372D9C"/>
    <w:rsid w:val="00374C78"/>
    <w:rsid w:val="00374D63"/>
    <w:rsid w:val="00375CC7"/>
    <w:rsid w:val="00377AA3"/>
    <w:rsid w:val="00380360"/>
    <w:rsid w:val="00380A70"/>
    <w:rsid w:val="00380D44"/>
    <w:rsid w:val="003812DD"/>
    <w:rsid w:val="00381681"/>
    <w:rsid w:val="00381A37"/>
    <w:rsid w:val="0038228B"/>
    <w:rsid w:val="00382605"/>
    <w:rsid w:val="00383989"/>
    <w:rsid w:val="00383AAD"/>
    <w:rsid w:val="00384D4F"/>
    <w:rsid w:val="00385200"/>
    <w:rsid w:val="0038531B"/>
    <w:rsid w:val="00385955"/>
    <w:rsid w:val="00387955"/>
    <w:rsid w:val="00387BB6"/>
    <w:rsid w:val="0039077E"/>
    <w:rsid w:val="0039169B"/>
    <w:rsid w:val="0039249F"/>
    <w:rsid w:val="0039274C"/>
    <w:rsid w:val="0039331B"/>
    <w:rsid w:val="00393358"/>
    <w:rsid w:val="00393DF0"/>
    <w:rsid w:val="00394136"/>
    <w:rsid w:val="003944D3"/>
    <w:rsid w:val="0039471E"/>
    <w:rsid w:val="0039491B"/>
    <w:rsid w:val="00394E40"/>
    <w:rsid w:val="003958E9"/>
    <w:rsid w:val="00395C9C"/>
    <w:rsid w:val="00395DDC"/>
    <w:rsid w:val="003964E8"/>
    <w:rsid w:val="003A04DA"/>
    <w:rsid w:val="003A0C5C"/>
    <w:rsid w:val="003A1500"/>
    <w:rsid w:val="003A1FD2"/>
    <w:rsid w:val="003A25C9"/>
    <w:rsid w:val="003A33C3"/>
    <w:rsid w:val="003A383E"/>
    <w:rsid w:val="003A39E7"/>
    <w:rsid w:val="003A3BA0"/>
    <w:rsid w:val="003A6579"/>
    <w:rsid w:val="003A74D4"/>
    <w:rsid w:val="003B060C"/>
    <w:rsid w:val="003B09D5"/>
    <w:rsid w:val="003B1C5F"/>
    <w:rsid w:val="003B2C9E"/>
    <w:rsid w:val="003B30BD"/>
    <w:rsid w:val="003B369A"/>
    <w:rsid w:val="003B3F5A"/>
    <w:rsid w:val="003B43E4"/>
    <w:rsid w:val="003B5A11"/>
    <w:rsid w:val="003B5D74"/>
    <w:rsid w:val="003B6749"/>
    <w:rsid w:val="003B6BC8"/>
    <w:rsid w:val="003B6D16"/>
    <w:rsid w:val="003B740D"/>
    <w:rsid w:val="003B7D10"/>
    <w:rsid w:val="003C0157"/>
    <w:rsid w:val="003C0627"/>
    <w:rsid w:val="003C08BB"/>
    <w:rsid w:val="003C09AB"/>
    <w:rsid w:val="003C12A9"/>
    <w:rsid w:val="003C1704"/>
    <w:rsid w:val="003C1AF3"/>
    <w:rsid w:val="003C1C31"/>
    <w:rsid w:val="003C2436"/>
    <w:rsid w:val="003C2971"/>
    <w:rsid w:val="003C30CA"/>
    <w:rsid w:val="003C3E68"/>
    <w:rsid w:val="003C3E82"/>
    <w:rsid w:val="003C3F73"/>
    <w:rsid w:val="003C40F9"/>
    <w:rsid w:val="003C4109"/>
    <w:rsid w:val="003C449B"/>
    <w:rsid w:val="003C4781"/>
    <w:rsid w:val="003C47B2"/>
    <w:rsid w:val="003C4A79"/>
    <w:rsid w:val="003C4BDD"/>
    <w:rsid w:val="003C54E9"/>
    <w:rsid w:val="003C554B"/>
    <w:rsid w:val="003C589A"/>
    <w:rsid w:val="003C5BC0"/>
    <w:rsid w:val="003C6538"/>
    <w:rsid w:val="003C6878"/>
    <w:rsid w:val="003C688C"/>
    <w:rsid w:val="003C748E"/>
    <w:rsid w:val="003C78BC"/>
    <w:rsid w:val="003D03F5"/>
    <w:rsid w:val="003D0AD0"/>
    <w:rsid w:val="003D0AF0"/>
    <w:rsid w:val="003D0E00"/>
    <w:rsid w:val="003D1A7D"/>
    <w:rsid w:val="003D1C4C"/>
    <w:rsid w:val="003D1D20"/>
    <w:rsid w:val="003D202E"/>
    <w:rsid w:val="003D2186"/>
    <w:rsid w:val="003D2DF0"/>
    <w:rsid w:val="003D2E59"/>
    <w:rsid w:val="003D2FC0"/>
    <w:rsid w:val="003D4B2D"/>
    <w:rsid w:val="003D6394"/>
    <w:rsid w:val="003D70C8"/>
    <w:rsid w:val="003D72F4"/>
    <w:rsid w:val="003D7568"/>
    <w:rsid w:val="003E0350"/>
    <w:rsid w:val="003E12B3"/>
    <w:rsid w:val="003E1447"/>
    <w:rsid w:val="003E1A7F"/>
    <w:rsid w:val="003E1A86"/>
    <w:rsid w:val="003E2627"/>
    <w:rsid w:val="003E386C"/>
    <w:rsid w:val="003E4305"/>
    <w:rsid w:val="003E45C5"/>
    <w:rsid w:val="003E476F"/>
    <w:rsid w:val="003E4E38"/>
    <w:rsid w:val="003E4EF7"/>
    <w:rsid w:val="003E52C6"/>
    <w:rsid w:val="003E5B2A"/>
    <w:rsid w:val="003E7C1D"/>
    <w:rsid w:val="003F178E"/>
    <w:rsid w:val="003F1D6E"/>
    <w:rsid w:val="003F1FBC"/>
    <w:rsid w:val="003F4251"/>
    <w:rsid w:val="003F4266"/>
    <w:rsid w:val="003F4C37"/>
    <w:rsid w:val="003F5E38"/>
    <w:rsid w:val="003F6838"/>
    <w:rsid w:val="003F7E12"/>
    <w:rsid w:val="003F7F88"/>
    <w:rsid w:val="0040139A"/>
    <w:rsid w:val="004014D7"/>
    <w:rsid w:val="00401807"/>
    <w:rsid w:val="00401D17"/>
    <w:rsid w:val="004026DC"/>
    <w:rsid w:val="0040271B"/>
    <w:rsid w:val="004035CB"/>
    <w:rsid w:val="00404AA6"/>
    <w:rsid w:val="00404BA5"/>
    <w:rsid w:val="004053E0"/>
    <w:rsid w:val="00405B02"/>
    <w:rsid w:val="00405F46"/>
    <w:rsid w:val="0040612C"/>
    <w:rsid w:val="00406FBB"/>
    <w:rsid w:val="00407011"/>
    <w:rsid w:val="0041056F"/>
    <w:rsid w:val="00410F5A"/>
    <w:rsid w:val="00411B5A"/>
    <w:rsid w:val="0041392F"/>
    <w:rsid w:val="00413AB3"/>
    <w:rsid w:val="00414187"/>
    <w:rsid w:val="00415002"/>
    <w:rsid w:val="004160B8"/>
    <w:rsid w:val="004165E3"/>
    <w:rsid w:val="004167A1"/>
    <w:rsid w:val="004173F3"/>
    <w:rsid w:val="00420D16"/>
    <w:rsid w:val="00420DE0"/>
    <w:rsid w:val="00421920"/>
    <w:rsid w:val="00421C8A"/>
    <w:rsid w:val="00421D19"/>
    <w:rsid w:val="00421D6A"/>
    <w:rsid w:val="00421E90"/>
    <w:rsid w:val="00422D7A"/>
    <w:rsid w:val="00422DF4"/>
    <w:rsid w:val="00423013"/>
    <w:rsid w:val="00423412"/>
    <w:rsid w:val="00423CE8"/>
    <w:rsid w:val="0042430B"/>
    <w:rsid w:val="00424445"/>
    <w:rsid w:val="00424A05"/>
    <w:rsid w:val="00424BFD"/>
    <w:rsid w:val="00425025"/>
    <w:rsid w:val="00425DD7"/>
    <w:rsid w:val="0042620F"/>
    <w:rsid w:val="0042669B"/>
    <w:rsid w:val="00426A52"/>
    <w:rsid w:val="00426B31"/>
    <w:rsid w:val="00427588"/>
    <w:rsid w:val="004275D5"/>
    <w:rsid w:val="0042793A"/>
    <w:rsid w:val="0043042C"/>
    <w:rsid w:val="00430534"/>
    <w:rsid w:val="00430958"/>
    <w:rsid w:val="00432505"/>
    <w:rsid w:val="00434388"/>
    <w:rsid w:val="004344E4"/>
    <w:rsid w:val="004345FE"/>
    <w:rsid w:val="00434CBB"/>
    <w:rsid w:val="0043547A"/>
    <w:rsid w:val="004356B0"/>
    <w:rsid w:val="00437252"/>
    <w:rsid w:val="00441A36"/>
    <w:rsid w:val="00442A34"/>
    <w:rsid w:val="00442B48"/>
    <w:rsid w:val="00443219"/>
    <w:rsid w:val="0044321C"/>
    <w:rsid w:val="00443366"/>
    <w:rsid w:val="004434AA"/>
    <w:rsid w:val="00443505"/>
    <w:rsid w:val="004439C7"/>
    <w:rsid w:val="004444F0"/>
    <w:rsid w:val="0044516F"/>
    <w:rsid w:val="00445741"/>
    <w:rsid w:val="00445BB3"/>
    <w:rsid w:val="004466BE"/>
    <w:rsid w:val="00447378"/>
    <w:rsid w:val="004503F6"/>
    <w:rsid w:val="004504B4"/>
    <w:rsid w:val="00450615"/>
    <w:rsid w:val="0045080E"/>
    <w:rsid w:val="00451493"/>
    <w:rsid w:val="00451CCF"/>
    <w:rsid w:val="00451EF4"/>
    <w:rsid w:val="00451F13"/>
    <w:rsid w:val="00451F25"/>
    <w:rsid w:val="004531EA"/>
    <w:rsid w:val="004540E3"/>
    <w:rsid w:val="004542E9"/>
    <w:rsid w:val="00454B5B"/>
    <w:rsid w:val="004571A8"/>
    <w:rsid w:val="004576BE"/>
    <w:rsid w:val="0045771A"/>
    <w:rsid w:val="0045797F"/>
    <w:rsid w:val="00457B0C"/>
    <w:rsid w:val="00460168"/>
    <w:rsid w:val="00462095"/>
    <w:rsid w:val="0046269E"/>
    <w:rsid w:val="004626ED"/>
    <w:rsid w:val="00462D80"/>
    <w:rsid w:val="00463244"/>
    <w:rsid w:val="004639A6"/>
    <w:rsid w:val="00463B46"/>
    <w:rsid w:val="004646A8"/>
    <w:rsid w:val="00464944"/>
    <w:rsid w:val="00464B0F"/>
    <w:rsid w:val="00466D98"/>
    <w:rsid w:val="0046724F"/>
    <w:rsid w:val="0047134D"/>
    <w:rsid w:val="004716D9"/>
    <w:rsid w:val="0047227F"/>
    <w:rsid w:val="004729F8"/>
    <w:rsid w:val="00472AE0"/>
    <w:rsid w:val="004732AC"/>
    <w:rsid w:val="0047388E"/>
    <w:rsid w:val="004739F8"/>
    <w:rsid w:val="00473EBB"/>
    <w:rsid w:val="00474D39"/>
    <w:rsid w:val="0047603A"/>
    <w:rsid w:val="00476448"/>
    <w:rsid w:val="004766FD"/>
    <w:rsid w:val="00477156"/>
    <w:rsid w:val="004778A8"/>
    <w:rsid w:val="004801D3"/>
    <w:rsid w:val="00480285"/>
    <w:rsid w:val="00480767"/>
    <w:rsid w:val="00481CE2"/>
    <w:rsid w:val="00482326"/>
    <w:rsid w:val="0048238E"/>
    <w:rsid w:val="00483155"/>
    <w:rsid w:val="00483687"/>
    <w:rsid w:val="00483FC6"/>
    <w:rsid w:val="00484845"/>
    <w:rsid w:val="00484938"/>
    <w:rsid w:val="00485673"/>
    <w:rsid w:val="00485B78"/>
    <w:rsid w:val="00485BEC"/>
    <w:rsid w:val="00486339"/>
    <w:rsid w:val="00486EC6"/>
    <w:rsid w:val="00487387"/>
    <w:rsid w:val="004875A4"/>
    <w:rsid w:val="004906B9"/>
    <w:rsid w:val="00490ADA"/>
    <w:rsid w:val="00490C73"/>
    <w:rsid w:val="004910BF"/>
    <w:rsid w:val="004910CE"/>
    <w:rsid w:val="004917D5"/>
    <w:rsid w:val="004921CE"/>
    <w:rsid w:val="004922FF"/>
    <w:rsid w:val="004923EB"/>
    <w:rsid w:val="0049294F"/>
    <w:rsid w:val="00493DF3"/>
    <w:rsid w:val="00494403"/>
    <w:rsid w:val="004952AE"/>
    <w:rsid w:val="0049547F"/>
    <w:rsid w:val="004954F9"/>
    <w:rsid w:val="00495768"/>
    <w:rsid w:val="00495CED"/>
    <w:rsid w:val="00495FB8"/>
    <w:rsid w:val="004965F5"/>
    <w:rsid w:val="00496D6C"/>
    <w:rsid w:val="0049700A"/>
    <w:rsid w:val="004971BC"/>
    <w:rsid w:val="004974CB"/>
    <w:rsid w:val="004974E0"/>
    <w:rsid w:val="004977D9"/>
    <w:rsid w:val="004A0226"/>
    <w:rsid w:val="004A0E49"/>
    <w:rsid w:val="004A2178"/>
    <w:rsid w:val="004A312C"/>
    <w:rsid w:val="004A4961"/>
    <w:rsid w:val="004A4C25"/>
    <w:rsid w:val="004A4C5E"/>
    <w:rsid w:val="004A4DE6"/>
    <w:rsid w:val="004A5419"/>
    <w:rsid w:val="004A58E8"/>
    <w:rsid w:val="004A61D4"/>
    <w:rsid w:val="004A6D4B"/>
    <w:rsid w:val="004A73FC"/>
    <w:rsid w:val="004A7783"/>
    <w:rsid w:val="004A7E39"/>
    <w:rsid w:val="004B04A8"/>
    <w:rsid w:val="004B0B1D"/>
    <w:rsid w:val="004B1129"/>
    <w:rsid w:val="004B11A3"/>
    <w:rsid w:val="004B1662"/>
    <w:rsid w:val="004B1823"/>
    <w:rsid w:val="004B1D1C"/>
    <w:rsid w:val="004B21C4"/>
    <w:rsid w:val="004B2FD1"/>
    <w:rsid w:val="004B3819"/>
    <w:rsid w:val="004B50F6"/>
    <w:rsid w:val="004B64C5"/>
    <w:rsid w:val="004B64FB"/>
    <w:rsid w:val="004B6950"/>
    <w:rsid w:val="004B7828"/>
    <w:rsid w:val="004C0683"/>
    <w:rsid w:val="004C1CC9"/>
    <w:rsid w:val="004C1E79"/>
    <w:rsid w:val="004C2442"/>
    <w:rsid w:val="004C31C0"/>
    <w:rsid w:val="004C3998"/>
    <w:rsid w:val="004C3C8E"/>
    <w:rsid w:val="004C4A8A"/>
    <w:rsid w:val="004C6933"/>
    <w:rsid w:val="004C7819"/>
    <w:rsid w:val="004C78C8"/>
    <w:rsid w:val="004C7953"/>
    <w:rsid w:val="004D0C78"/>
    <w:rsid w:val="004D108E"/>
    <w:rsid w:val="004D119A"/>
    <w:rsid w:val="004D159C"/>
    <w:rsid w:val="004D203B"/>
    <w:rsid w:val="004D235C"/>
    <w:rsid w:val="004D2913"/>
    <w:rsid w:val="004D36BC"/>
    <w:rsid w:val="004D3F05"/>
    <w:rsid w:val="004D4690"/>
    <w:rsid w:val="004D4756"/>
    <w:rsid w:val="004D47A3"/>
    <w:rsid w:val="004D480D"/>
    <w:rsid w:val="004D4B8F"/>
    <w:rsid w:val="004D5A7B"/>
    <w:rsid w:val="004D607B"/>
    <w:rsid w:val="004D6307"/>
    <w:rsid w:val="004D67BB"/>
    <w:rsid w:val="004D6803"/>
    <w:rsid w:val="004D71F1"/>
    <w:rsid w:val="004D7264"/>
    <w:rsid w:val="004E07CF"/>
    <w:rsid w:val="004E09FD"/>
    <w:rsid w:val="004E0D19"/>
    <w:rsid w:val="004E1997"/>
    <w:rsid w:val="004E3012"/>
    <w:rsid w:val="004E3622"/>
    <w:rsid w:val="004E3869"/>
    <w:rsid w:val="004E4A96"/>
    <w:rsid w:val="004E5E2E"/>
    <w:rsid w:val="004E6CC5"/>
    <w:rsid w:val="004E7E0C"/>
    <w:rsid w:val="004F0817"/>
    <w:rsid w:val="004F094C"/>
    <w:rsid w:val="004F099C"/>
    <w:rsid w:val="004F115F"/>
    <w:rsid w:val="004F2025"/>
    <w:rsid w:val="004F2BB6"/>
    <w:rsid w:val="004F3736"/>
    <w:rsid w:val="004F38C5"/>
    <w:rsid w:val="004F3AF3"/>
    <w:rsid w:val="004F3BA9"/>
    <w:rsid w:val="004F484E"/>
    <w:rsid w:val="004F48EC"/>
    <w:rsid w:val="004F6167"/>
    <w:rsid w:val="004F6268"/>
    <w:rsid w:val="004F6329"/>
    <w:rsid w:val="004F66E7"/>
    <w:rsid w:val="004F6A92"/>
    <w:rsid w:val="004F7060"/>
    <w:rsid w:val="004F7297"/>
    <w:rsid w:val="004F7877"/>
    <w:rsid w:val="0050152D"/>
    <w:rsid w:val="005025DC"/>
    <w:rsid w:val="005033F8"/>
    <w:rsid w:val="00503BA8"/>
    <w:rsid w:val="00504035"/>
    <w:rsid w:val="00504EAE"/>
    <w:rsid w:val="0050539E"/>
    <w:rsid w:val="0050572D"/>
    <w:rsid w:val="00505E78"/>
    <w:rsid w:val="00506646"/>
    <w:rsid w:val="00507140"/>
    <w:rsid w:val="00510506"/>
    <w:rsid w:val="00510AC6"/>
    <w:rsid w:val="00510E3E"/>
    <w:rsid w:val="00511883"/>
    <w:rsid w:val="005118BD"/>
    <w:rsid w:val="00512A09"/>
    <w:rsid w:val="00512D86"/>
    <w:rsid w:val="00512FE8"/>
    <w:rsid w:val="00512FF9"/>
    <w:rsid w:val="00513807"/>
    <w:rsid w:val="00513B20"/>
    <w:rsid w:val="00514174"/>
    <w:rsid w:val="00514423"/>
    <w:rsid w:val="005157FC"/>
    <w:rsid w:val="00515A1B"/>
    <w:rsid w:val="00516025"/>
    <w:rsid w:val="00516148"/>
    <w:rsid w:val="0051627E"/>
    <w:rsid w:val="005163AD"/>
    <w:rsid w:val="00516471"/>
    <w:rsid w:val="00516F60"/>
    <w:rsid w:val="00517159"/>
    <w:rsid w:val="0051798D"/>
    <w:rsid w:val="00517C65"/>
    <w:rsid w:val="00520AF6"/>
    <w:rsid w:val="00520CAC"/>
    <w:rsid w:val="00520CFE"/>
    <w:rsid w:val="005214DD"/>
    <w:rsid w:val="00521548"/>
    <w:rsid w:val="00521617"/>
    <w:rsid w:val="0052177D"/>
    <w:rsid w:val="00521944"/>
    <w:rsid w:val="00521A0E"/>
    <w:rsid w:val="00521BAC"/>
    <w:rsid w:val="00521FBB"/>
    <w:rsid w:val="005237E8"/>
    <w:rsid w:val="00523881"/>
    <w:rsid w:val="00524192"/>
    <w:rsid w:val="005244B9"/>
    <w:rsid w:val="0052464D"/>
    <w:rsid w:val="0052523E"/>
    <w:rsid w:val="005252DA"/>
    <w:rsid w:val="005253AE"/>
    <w:rsid w:val="00526987"/>
    <w:rsid w:val="005269EF"/>
    <w:rsid w:val="00526D04"/>
    <w:rsid w:val="00527361"/>
    <w:rsid w:val="00527B0A"/>
    <w:rsid w:val="00527FB1"/>
    <w:rsid w:val="0053067F"/>
    <w:rsid w:val="00530D6D"/>
    <w:rsid w:val="00530E14"/>
    <w:rsid w:val="00532361"/>
    <w:rsid w:val="005323FE"/>
    <w:rsid w:val="005324B5"/>
    <w:rsid w:val="00532A6A"/>
    <w:rsid w:val="00532DDA"/>
    <w:rsid w:val="005342F3"/>
    <w:rsid w:val="0053471D"/>
    <w:rsid w:val="00534F27"/>
    <w:rsid w:val="005351F6"/>
    <w:rsid w:val="00535CC2"/>
    <w:rsid w:val="0053691D"/>
    <w:rsid w:val="00536A49"/>
    <w:rsid w:val="0053704F"/>
    <w:rsid w:val="005375D9"/>
    <w:rsid w:val="00540061"/>
    <w:rsid w:val="00540078"/>
    <w:rsid w:val="00541D56"/>
    <w:rsid w:val="00541F6E"/>
    <w:rsid w:val="00542505"/>
    <w:rsid w:val="00542CDA"/>
    <w:rsid w:val="005440B2"/>
    <w:rsid w:val="00544595"/>
    <w:rsid w:val="005453F6"/>
    <w:rsid w:val="00545402"/>
    <w:rsid w:val="00545550"/>
    <w:rsid w:val="00546136"/>
    <w:rsid w:val="005463AE"/>
    <w:rsid w:val="0054659B"/>
    <w:rsid w:val="00546C4E"/>
    <w:rsid w:val="00546DDF"/>
    <w:rsid w:val="00547261"/>
    <w:rsid w:val="0054729C"/>
    <w:rsid w:val="0055007E"/>
    <w:rsid w:val="00550255"/>
    <w:rsid w:val="00550788"/>
    <w:rsid w:val="005513A0"/>
    <w:rsid w:val="00551402"/>
    <w:rsid w:val="00551C8A"/>
    <w:rsid w:val="0055249D"/>
    <w:rsid w:val="00552D9A"/>
    <w:rsid w:val="005530A8"/>
    <w:rsid w:val="00553890"/>
    <w:rsid w:val="00554082"/>
    <w:rsid w:val="005550C1"/>
    <w:rsid w:val="005555DB"/>
    <w:rsid w:val="00556576"/>
    <w:rsid w:val="00556B0C"/>
    <w:rsid w:val="00556F74"/>
    <w:rsid w:val="00560594"/>
    <w:rsid w:val="005608C7"/>
    <w:rsid w:val="00560918"/>
    <w:rsid w:val="005609D4"/>
    <w:rsid w:val="00560B80"/>
    <w:rsid w:val="00560F8D"/>
    <w:rsid w:val="00561028"/>
    <w:rsid w:val="00561384"/>
    <w:rsid w:val="0056191D"/>
    <w:rsid w:val="005619EF"/>
    <w:rsid w:val="005621CF"/>
    <w:rsid w:val="00562418"/>
    <w:rsid w:val="00562905"/>
    <w:rsid w:val="005632EE"/>
    <w:rsid w:val="005648B5"/>
    <w:rsid w:val="00564E4F"/>
    <w:rsid w:val="00565AF1"/>
    <w:rsid w:val="0056638C"/>
    <w:rsid w:val="005663AE"/>
    <w:rsid w:val="0056642E"/>
    <w:rsid w:val="005665F8"/>
    <w:rsid w:val="00566993"/>
    <w:rsid w:val="00567113"/>
    <w:rsid w:val="005673AE"/>
    <w:rsid w:val="00567E50"/>
    <w:rsid w:val="00570F23"/>
    <w:rsid w:val="00571B90"/>
    <w:rsid w:val="00571DC2"/>
    <w:rsid w:val="00572191"/>
    <w:rsid w:val="0057219D"/>
    <w:rsid w:val="00572284"/>
    <w:rsid w:val="005729FF"/>
    <w:rsid w:val="0057324B"/>
    <w:rsid w:val="005732B5"/>
    <w:rsid w:val="00573339"/>
    <w:rsid w:val="0057344B"/>
    <w:rsid w:val="00574637"/>
    <w:rsid w:val="005748A6"/>
    <w:rsid w:val="00574D64"/>
    <w:rsid w:val="005752E1"/>
    <w:rsid w:val="00576B2C"/>
    <w:rsid w:val="00576BF9"/>
    <w:rsid w:val="0057743F"/>
    <w:rsid w:val="00577E64"/>
    <w:rsid w:val="0058015C"/>
    <w:rsid w:val="005801DE"/>
    <w:rsid w:val="00580270"/>
    <w:rsid w:val="00580D7E"/>
    <w:rsid w:val="00581FB2"/>
    <w:rsid w:val="00582B0F"/>
    <w:rsid w:val="005835AD"/>
    <w:rsid w:val="005837E8"/>
    <w:rsid w:val="005841A3"/>
    <w:rsid w:val="0058439E"/>
    <w:rsid w:val="0058464A"/>
    <w:rsid w:val="005847D4"/>
    <w:rsid w:val="005848C6"/>
    <w:rsid w:val="00584CFB"/>
    <w:rsid w:val="00584E3E"/>
    <w:rsid w:val="00584FC1"/>
    <w:rsid w:val="00585A65"/>
    <w:rsid w:val="005863B6"/>
    <w:rsid w:val="00586940"/>
    <w:rsid w:val="00586A1A"/>
    <w:rsid w:val="00586C5A"/>
    <w:rsid w:val="005873B3"/>
    <w:rsid w:val="00587A81"/>
    <w:rsid w:val="005905F6"/>
    <w:rsid w:val="00590BC1"/>
    <w:rsid w:val="00591C60"/>
    <w:rsid w:val="00591D5A"/>
    <w:rsid w:val="00592691"/>
    <w:rsid w:val="00593107"/>
    <w:rsid w:val="005933C2"/>
    <w:rsid w:val="0059409F"/>
    <w:rsid w:val="00594310"/>
    <w:rsid w:val="00594988"/>
    <w:rsid w:val="005950D0"/>
    <w:rsid w:val="00595F56"/>
    <w:rsid w:val="0059641E"/>
    <w:rsid w:val="00596FDC"/>
    <w:rsid w:val="005971EC"/>
    <w:rsid w:val="00597E8E"/>
    <w:rsid w:val="005A05F8"/>
    <w:rsid w:val="005A17FC"/>
    <w:rsid w:val="005A1D28"/>
    <w:rsid w:val="005A34E1"/>
    <w:rsid w:val="005A3E5F"/>
    <w:rsid w:val="005A4340"/>
    <w:rsid w:val="005A4BEA"/>
    <w:rsid w:val="005A4D42"/>
    <w:rsid w:val="005A5210"/>
    <w:rsid w:val="005A6908"/>
    <w:rsid w:val="005A790B"/>
    <w:rsid w:val="005A79B4"/>
    <w:rsid w:val="005B064A"/>
    <w:rsid w:val="005B1555"/>
    <w:rsid w:val="005B1992"/>
    <w:rsid w:val="005B19B7"/>
    <w:rsid w:val="005B1D2B"/>
    <w:rsid w:val="005B24EC"/>
    <w:rsid w:val="005B294A"/>
    <w:rsid w:val="005B2A99"/>
    <w:rsid w:val="005B2FAB"/>
    <w:rsid w:val="005B331B"/>
    <w:rsid w:val="005B36B5"/>
    <w:rsid w:val="005B3A00"/>
    <w:rsid w:val="005B41B3"/>
    <w:rsid w:val="005B4394"/>
    <w:rsid w:val="005B4885"/>
    <w:rsid w:val="005B5ED9"/>
    <w:rsid w:val="005B635A"/>
    <w:rsid w:val="005B6BA9"/>
    <w:rsid w:val="005B6D1B"/>
    <w:rsid w:val="005B7756"/>
    <w:rsid w:val="005B7762"/>
    <w:rsid w:val="005C0E2E"/>
    <w:rsid w:val="005C105E"/>
    <w:rsid w:val="005C2070"/>
    <w:rsid w:val="005C274E"/>
    <w:rsid w:val="005C2EA2"/>
    <w:rsid w:val="005C3F74"/>
    <w:rsid w:val="005C527B"/>
    <w:rsid w:val="005C5B23"/>
    <w:rsid w:val="005C6052"/>
    <w:rsid w:val="005C6C15"/>
    <w:rsid w:val="005C712D"/>
    <w:rsid w:val="005C71FE"/>
    <w:rsid w:val="005D0678"/>
    <w:rsid w:val="005D0E11"/>
    <w:rsid w:val="005D127A"/>
    <w:rsid w:val="005D1B23"/>
    <w:rsid w:val="005D1E1A"/>
    <w:rsid w:val="005D324B"/>
    <w:rsid w:val="005D47D5"/>
    <w:rsid w:val="005D639D"/>
    <w:rsid w:val="005D7257"/>
    <w:rsid w:val="005D7C9C"/>
    <w:rsid w:val="005E0297"/>
    <w:rsid w:val="005E0C7E"/>
    <w:rsid w:val="005E210D"/>
    <w:rsid w:val="005E250E"/>
    <w:rsid w:val="005E2BE9"/>
    <w:rsid w:val="005E318B"/>
    <w:rsid w:val="005E3401"/>
    <w:rsid w:val="005E3492"/>
    <w:rsid w:val="005E37D2"/>
    <w:rsid w:val="005E3CD5"/>
    <w:rsid w:val="005E3E51"/>
    <w:rsid w:val="005E4587"/>
    <w:rsid w:val="005E483A"/>
    <w:rsid w:val="005E4A8C"/>
    <w:rsid w:val="005E4BD4"/>
    <w:rsid w:val="005E4DE3"/>
    <w:rsid w:val="005E59B1"/>
    <w:rsid w:val="005E5DE6"/>
    <w:rsid w:val="005E6331"/>
    <w:rsid w:val="005E7554"/>
    <w:rsid w:val="005E7DE2"/>
    <w:rsid w:val="005F0048"/>
    <w:rsid w:val="005F0A01"/>
    <w:rsid w:val="005F0BF4"/>
    <w:rsid w:val="005F0EFF"/>
    <w:rsid w:val="005F2268"/>
    <w:rsid w:val="005F226F"/>
    <w:rsid w:val="005F2342"/>
    <w:rsid w:val="005F2C17"/>
    <w:rsid w:val="005F2CB1"/>
    <w:rsid w:val="005F3961"/>
    <w:rsid w:val="005F3DE8"/>
    <w:rsid w:val="005F465D"/>
    <w:rsid w:val="005F4A8D"/>
    <w:rsid w:val="005F527E"/>
    <w:rsid w:val="005F5D52"/>
    <w:rsid w:val="005F5FB0"/>
    <w:rsid w:val="005F7206"/>
    <w:rsid w:val="005F7815"/>
    <w:rsid w:val="006008DD"/>
    <w:rsid w:val="00600E2B"/>
    <w:rsid w:val="00601E2E"/>
    <w:rsid w:val="0060214F"/>
    <w:rsid w:val="00602C9B"/>
    <w:rsid w:val="0060306A"/>
    <w:rsid w:val="00603487"/>
    <w:rsid w:val="00603618"/>
    <w:rsid w:val="0060470B"/>
    <w:rsid w:val="00604FDA"/>
    <w:rsid w:val="0060521C"/>
    <w:rsid w:val="00605630"/>
    <w:rsid w:val="006057AA"/>
    <w:rsid w:val="0060695D"/>
    <w:rsid w:val="00607E98"/>
    <w:rsid w:val="00607F30"/>
    <w:rsid w:val="00607FD7"/>
    <w:rsid w:val="006116A0"/>
    <w:rsid w:val="00611806"/>
    <w:rsid w:val="00612711"/>
    <w:rsid w:val="00613B53"/>
    <w:rsid w:val="00613C28"/>
    <w:rsid w:val="00613C49"/>
    <w:rsid w:val="00613D40"/>
    <w:rsid w:val="00614027"/>
    <w:rsid w:val="0061450A"/>
    <w:rsid w:val="006145AB"/>
    <w:rsid w:val="00614CB9"/>
    <w:rsid w:val="00614E0D"/>
    <w:rsid w:val="00614FD0"/>
    <w:rsid w:val="0061572A"/>
    <w:rsid w:val="0061597D"/>
    <w:rsid w:val="0061608B"/>
    <w:rsid w:val="0061740D"/>
    <w:rsid w:val="006178F1"/>
    <w:rsid w:val="00621E61"/>
    <w:rsid w:val="0062208F"/>
    <w:rsid w:val="00623F4D"/>
    <w:rsid w:val="006246D6"/>
    <w:rsid w:val="00624ACB"/>
    <w:rsid w:val="00624FC4"/>
    <w:rsid w:val="0062530B"/>
    <w:rsid w:val="00625DD8"/>
    <w:rsid w:val="00626C40"/>
    <w:rsid w:val="0062700C"/>
    <w:rsid w:val="00627CC7"/>
    <w:rsid w:val="00630038"/>
    <w:rsid w:val="006313AF"/>
    <w:rsid w:val="00631DCB"/>
    <w:rsid w:val="006324DA"/>
    <w:rsid w:val="00632713"/>
    <w:rsid w:val="00632BD0"/>
    <w:rsid w:val="00632D8D"/>
    <w:rsid w:val="006350CA"/>
    <w:rsid w:val="006356FF"/>
    <w:rsid w:val="00635B21"/>
    <w:rsid w:val="00636306"/>
    <w:rsid w:val="00636F74"/>
    <w:rsid w:val="006371A0"/>
    <w:rsid w:val="00637770"/>
    <w:rsid w:val="00637B16"/>
    <w:rsid w:val="0064007F"/>
    <w:rsid w:val="00640D17"/>
    <w:rsid w:val="00641495"/>
    <w:rsid w:val="00641C62"/>
    <w:rsid w:val="00641F6A"/>
    <w:rsid w:val="00642EDD"/>
    <w:rsid w:val="00643C81"/>
    <w:rsid w:val="006447C1"/>
    <w:rsid w:val="006447C4"/>
    <w:rsid w:val="00645CDB"/>
    <w:rsid w:val="00646866"/>
    <w:rsid w:val="00646A0D"/>
    <w:rsid w:val="0064794C"/>
    <w:rsid w:val="00647F80"/>
    <w:rsid w:val="006502E0"/>
    <w:rsid w:val="006505AA"/>
    <w:rsid w:val="006506FD"/>
    <w:rsid w:val="00650B65"/>
    <w:rsid w:val="006512EA"/>
    <w:rsid w:val="00652430"/>
    <w:rsid w:val="00652F82"/>
    <w:rsid w:val="00653168"/>
    <w:rsid w:val="0065341C"/>
    <w:rsid w:val="00654065"/>
    <w:rsid w:val="00654614"/>
    <w:rsid w:val="00654E28"/>
    <w:rsid w:val="00655080"/>
    <w:rsid w:val="0065559F"/>
    <w:rsid w:val="00655740"/>
    <w:rsid w:val="00655A3C"/>
    <w:rsid w:val="00655E85"/>
    <w:rsid w:val="00656DED"/>
    <w:rsid w:val="006570AB"/>
    <w:rsid w:val="00657277"/>
    <w:rsid w:val="00660CE1"/>
    <w:rsid w:val="00661045"/>
    <w:rsid w:val="00661721"/>
    <w:rsid w:val="00661FFB"/>
    <w:rsid w:val="006624F9"/>
    <w:rsid w:val="00662817"/>
    <w:rsid w:val="00663E75"/>
    <w:rsid w:val="00664280"/>
    <w:rsid w:val="00664B77"/>
    <w:rsid w:val="0066617C"/>
    <w:rsid w:val="00666B98"/>
    <w:rsid w:val="0066704A"/>
    <w:rsid w:val="006670A2"/>
    <w:rsid w:val="006671E7"/>
    <w:rsid w:val="0067007E"/>
    <w:rsid w:val="00670B42"/>
    <w:rsid w:val="00672928"/>
    <w:rsid w:val="00672A5E"/>
    <w:rsid w:val="00672ADC"/>
    <w:rsid w:val="006730D1"/>
    <w:rsid w:val="00673ADE"/>
    <w:rsid w:val="00673B8A"/>
    <w:rsid w:val="006745AA"/>
    <w:rsid w:val="00674CF7"/>
    <w:rsid w:val="00676033"/>
    <w:rsid w:val="00676058"/>
    <w:rsid w:val="0067611C"/>
    <w:rsid w:val="006769EA"/>
    <w:rsid w:val="00676E61"/>
    <w:rsid w:val="006779F3"/>
    <w:rsid w:val="00677A8B"/>
    <w:rsid w:val="006801DE"/>
    <w:rsid w:val="00681761"/>
    <w:rsid w:val="006819B9"/>
    <w:rsid w:val="006819ED"/>
    <w:rsid w:val="0068205D"/>
    <w:rsid w:val="00682429"/>
    <w:rsid w:val="00683828"/>
    <w:rsid w:val="0068486F"/>
    <w:rsid w:val="00684AA4"/>
    <w:rsid w:val="00684ABB"/>
    <w:rsid w:val="006851BB"/>
    <w:rsid w:val="00685652"/>
    <w:rsid w:val="00685A12"/>
    <w:rsid w:val="006866F3"/>
    <w:rsid w:val="00687821"/>
    <w:rsid w:val="00687D85"/>
    <w:rsid w:val="006913DD"/>
    <w:rsid w:val="006918C9"/>
    <w:rsid w:val="00691B8B"/>
    <w:rsid w:val="00693598"/>
    <w:rsid w:val="00693BED"/>
    <w:rsid w:val="00693E48"/>
    <w:rsid w:val="006940DE"/>
    <w:rsid w:val="006946B2"/>
    <w:rsid w:val="00695D69"/>
    <w:rsid w:val="00696C2B"/>
    <w:rsid w:val="00697205"/>
    <w:rsid w:val="0069771B"/>
    <w:rsid w:val="006A1059"/>
    <w:rsid w:val="006A19C7"/>
    <w:rsid w:val="006A1BC3"/>
    <w:rsid w:val="006A22C1"/>
    <w:rsid w:val="006A23E5"/>
    <w:rsid w:val="006A39AF"/>
    <w:rsid w:val="006A4C7F"/>
    <w:rsid w:val="006A4E38"/>
    <w:rsid w:val="006A5000"/>
    <w:rsid w:val="006A573A"/>
    <w:rsid w:val="006A5798"/>
    <w:rsid w:val="006A5898"/>
    <w:rsid w:val="006A5B89"/>
    <w:rsid w:val="006A6A5C"/>
    <w:rsid w:val="006A6FFB"/>
    <w:rsid w:val="006A700A"/>
    <w:rsid w:val="006A7A2A"/>
    <w:rsid w:val="006A7AFF"/>
    <w:rsid w:val="006B0439"/>
    <w:rsid w:val="006B093B"/>
    <w:rsid w:val="006B141F"/>
    <w:rsid w:val="006B20EC"/>
    <w:rsid w:val="006B2434"/>
    <w:rsid w:val="006B2669"/>
    <w:rsid w:val="006B27C9"/>
    <w:rsid w:val="006B34F1"/>
    <w:rsid w:val="006B35DE"/>
    <w:rsid w:val="006B56AF"/>
    <w:rsid w:val="006B60C1"/>
    <w:rsid w:val="006B643D"/>
    <w:rsid w:val="006B683E"/>
    <w:rsid w:val="006B6E63"/>
    <w:rsid w:val="006B7C10"/>
    <w:rsid w:val="006C0CCC"/>
    <w:rsid w:val="006C0D42"/>
    <w:rsid w:val="006C0E83"/>
    <w:rsid w:val="006C1AF3"/>
    <w:rsid w:val="006C220C"/>
    <w:rsid w:val="006C26BB"/>
    <w:rsid w:val="006C2D48"/>
    <w:rsid w:val="006C3A7E"/>
    <w:rsid w:val="006C3BE5"/>
    <w:rsid w:val="006C3D0F"/>
    <w:rsid w:val="006C5942"/>
    <w:rsid w:val="006C5F39"/>
    <w:rsid w:val="006C65DC"/>
    <w:rsid w:val="006C69B2"/>
    <w:rsid w:val="006C7265"/>
    <w:rsid w:val="006C7883"/>
    <w:rsid w:val="006C78BD"/>
    <w:rsid w:val="006D0A5D"/>
    <w:rsid w:val="006D1253"/>
    <w:rsid w:val="006D3A2E"/>
    <w:rsid w:val="006D474E"/>
    <w:rsid w:val="006D5DD2"/>
    <w:rsid w:val="006D628B"/>
    <w:rsid w:val="006D6A5C"/>
    <w:rsid w:val="006D702A"/>
    <w:rsid w:val="006D7DE1"/>
    <w:rsid w:val="006E019B"/>
    <w:rsid w:val="006E03FA"/>
    <w:rsid w:val="006E15D4"/>
    <w:rsid w:val="006E1779"/>
    <w:rsid w:val="006E1BF3"/>
    <w:rsid w:val="006E1C08"/>
    <w:rsid w:val="006E21B4"/>
    <w:rsid w:val="006E57A3"/>
    <w:rsid w:val="006E5B95"/>
    <w:rsid w:val="006E625E"/>
    <w:rsid w:val="006E703A"/>
    <w:rsid w:val="006E70CF"/>
    <w:rsid w:val="006F04F9"/>
    <w:rsid w:val="006F07B1"/>
    <w:rsid w:val="006F0F1F"/>
    <w:rsid w:val="006F1455"/>
    <w:rsid w:val="006F1E14"/>
    <w:rsid w:val="006F1E51"/>
    <w:rsid w:val="006F419F"/>
    <w:rsid w:val="006F42E4"/>
    <w:rsid w:val="006F61CD"/>
    <w:rsid w:val="006F639F"/>
    <w:rsid w:val="006F6CA3"/>
    <w:rsid w:val="006F6CD2"/>
    <w:rsid w:val="006F7402"/>
    <w:rsid w:val="006F778A"/>
    <w:rsid w:val="006F77C9"/>
    <w:rsid w:val="007002B9"/>
    <w:rsid w:val="0070078D"/>
    <w:rsid w:val="00700A76"/>
    <w:rsid w:val="007021C7"/>
    <w:rsid w:val="00702987"/>
    <w:rsid w:val="007041E9"/>
    <w:rsid w:val="00704A39"/>
    <w:rsid w:val="00705290"/>
    <w:rsid w:val="00705805"/>
    <w:rsid w:val="00705A1F"/>
    <w:rsid w:val="0070606A"/>
    <w:rsid w:val="00706DDB"/>
    <w:rsid w:val="00707001"/>
    <w:rsid w:val="007070C6"/>
    <w:rsid w:val="007070DB"/>
    <w:rsid w:val="0070756B"/>
    <w:rsid w:val="00710286"/>
    <w:rsid w:val="00710393"/>
    <w:rsid w:val="00711B0B"/>
    <w:rsid w:val="00711FA7"/>
    <w:rsid w:val="00712330"/>
    <w:rsid w:val="00712D0A"/>
    <w:rsid w:val="00713A2D"/>
    <w:rsid w:val="00713CA2"/>
    <w:rsid w:val="00714665"/>
    <w:rsid w:val="00714785"/>
    <w:rsid w:val="007149AA"/>
    <w:rsid w:val="0071549B"/>
    <w:rsid w:val="00715D53"/>
    <w:rsid w:val="00715F32"/>
    <w:rsid w:val="00716515"/>
    <w:rsid w:val="00717598"/>
    <w:rsid w:val="00717B85"/>
    <w:rsid w:val="00717E0E"/>
    <w:rsid w:val="00720298"/>
    <w:rsid w:val="00721359"/>
    <w:rsid w:val="00721869"/>
    <w:rsid w:val="0072249E"/>
    <w:rsid w:val="00722D36"/>
    <w:rsid w:val="0072355A"/>
    <w:rsid w:val="007236D6"/>
    <w:rsid w:val="00723B83"/>
    <w:rsid w:val="00723F81"/>
    <w:rsid w:val="0072432B"/>
    <w:rsid w:val="007246C7"/>
    <w:rsid w:val="00724B7F"/>
    <w:rsid w:val="0072515D"/>
    <w:rsid w:val="007253B8"/>
    <w:rsid w:val="00725A5E"/>
    <w:rsid w:val="00726D2F"/>
    <w:rsid w:val="007271EF"/>
    <w:rsid w:val="00727208"/>
    <w:rsid w:val="00727316"/>
    <w:rsid w:val="007277F6"/>
    <w:rsid w:val="00727FBA"/>
    <w:rsid w:val="00730288"/>
    <w:rsid w:val="0073036C"/>
    <w:rsid w:val="00730591"/>
    <w:rsid w:val="007307A3"/>
    <w:rsid w:val="00731A0E"/>
    <w:rsid w:val="00731B85"/>
    <w:rsid w:val="0073226F"/>
    <w:rsid w:val="00732605"/>
    <w:rsid w:val="007328F6"/>
    <w:rsid w:val="007334E7"/>
    <w:rsid w:val="00734011"/>
    <w:rsid w:val="007352A0"/>
    <w:rsid w:val="007353E6"/>
    <w:rsid w:val="0073639B"/>
    <w:rsid w:val="00736CC2"/>
    <w:rsid w:val="00737062"/>
    <w:rsid w:val="007378AC"/>
    <w:rsid w:val="00737B9B"/>
    <w:rsid w:val="00737E21"/>
    <w:rsid w:val="0074011A"/>
    <w:rsid w:val="00741ED9"/>
    <w:rsid w:val="00742622"/>
    <w:rsid w:val="00742903"/>
    <w:rsid w:val="00742D21"/>
    <w:rsid w:val="0074362F"/>
    <w:rsid w:val="007443AA"/>
    <w:rsid w:val="007443CE"/>
    <w:rsid w:val="007453DA"/>
    <w:rsid w:val="007453E4"/>
    <w:rsid w:val="00745D65"/>
    <w:rsid w:val="007472E6"/>
    <w:rsid w:val="00747ACA"/>
    <w:rsid w:val="00747B79"/>
    <w:rsid w:val="00750483"/>
    <w:rsid w:val="00750633"/>
    <w:rsid w:val="007517F0"/>
    <w:rsid w:val="00751975"/>
    <w:rsid w:val="00751FF6"/>
    <w:rsid w:val="007526D1"/>
    <w:rsid w:val="0075398E"/>
    <w:rsid w:val="00753D20"/>
    <w:rsid w:val="007551DD"/>
    <w:rsid w:val="007557B0"/>
    <w:rsid w:val="007559C8"/>
    <w:rsid w:val="00755C37"/>
    <w:rsid w:val="00756750"/>
    <w:rsid w:val="0075767B"/>
    <w:rsid w:val="0076021E"/>
    <w:rsid w:val="00761291"/>
    <w:rsid w:val="0076218B"/>
    <w:rsid w:val="00762329"/>
    <w:rsid w:val="00762FFA"/>
    <w:rsid w:val="00763321"/>
    <w:rsid w:val="00763541"/>
    <w:rsid w:val="00763943"/>
    <w:rsid w:val="007644C2"/>
    <w:rsid w:val="007644F1"/>
    <w:rsid w:val="0076476D"/>
    <w:rsid w:val="00764899"/>
    <w:rsid w:val="00764EA3"/>
    <w:rsid w:val="00764F6B"/>
    <w:rsid w:val="007656F7"/>
    <w:rsid w:val="007659F2"/>
    <w:rsid w:val="00767086"/>
    <w:rsid w:val="007670A4"/>
    <w:rsid w:val="00767BEF"/>
    <w:rsid w:val="00770659"/>
    <w:rsid w:val="007717AB"/>
    <w:rsid w:val="00772229"/>
    <w:rsid w:val="007739B9"/>
    <w:rsid w:val="007739F7"/>
    <w:rsid w:val="00773C47"/>
    <w:rsid w:val="007743AB"/>
    <w:rsid w:val="007745AD"/>
    <w:rsid w:val="007748FB"/>
    <w:rsid w:val="00776AF1"/>
    <w:rsid w:val="00777500"/>
    <w:rsid w:val="00777D5D"/>
    <w:rsid w:val="00780D1E"/>
    <w:rsid w:val="0078221E"/>
    <w:rsid w:val="00782714"/>
    <w:rsid w:val="00782D0B"/>
    <w:rsid w:val="00784318"/>
    <w:rsid w:val="0078473A"/>
    <w:rsid w:val="007867A0"/>
    <w:rsid w:val="00787127"/>
    <w:rsid w:val="00787E55"/>
    <w:rsid w:val="00787E9E"/>
    <w:rsid w:val="00790A21"/>
    <w:rsid w:val="007914FE"/>
    <w:rsid w:val="00792485"/>
    <w:rsid w:val="007924F6"/>
    <w:rsid w:val="0079266D"/>
    <w:rsid w:val="00794071"/>
    <w:rsid w:val="00794533"/>
    <w:rsid w:val="0079499F"/>
    <w:rsid w:val="007949EE"/>
    <w:rsid w:val="00794C73"/>
    <w:rsid w:val="00794CF2"/>
    <w:rsid w:val="00794FFF"/>
    <w:rsid w:val="00795083"/>
    <w:rsid w:val="007953CE"/>
    <w:rsid w:val="00795A2F"/>
    <w:rsid w:val="0079660D"/>
    <w:rsid w:val="007967F8"/>
    <w:rsid w:val="00797665"/>
    <w:rsid w:val="00797B8B"/>
    <w:rsid w:val="00797DF8"/>
    <w:rsid w:val="00797F70"/>
    <w:rsid w:val="00797FC2"/>
    <w:rsid w:val="007A03AD"/>
    <w:rsid w:val="007A0650"/>
    <w:rsid w:val="007A0959"/>
    <w:rsid w:val="007A0DA7"/>
    <w:rsid w:val="007A15CE"/>
    <w:rsid w:val="007A1794"/>
    <w:rsid w:val="007A18A7"/>
    <w:rsid w:val="007A1E10"/>
    <w:rsid w:val="007A296A"/>
    <w:rsid w:val="007A2DF1"/>
    <w:rsid w:val="007A39F9"/>
    <w:rsid w:val="007A4A9C"/>
    <w:rsid w:val="007A54D3"/>
    <w:rsid w:val="007A6543"/>
    <w:rsid w:val="007A667C"/>
    <w:rsid w:val="007A6721"/>
    <w:rsid w:val="007A6F44"/>
    <w:rsid w:val="007A752A"/>
    <w:rsid w:val="007B0071"/>
    <w:rsid w:val="007B08A4"/>
    <w:rsid w:val="007B0C30"/>
    <w:rsid w:val="007B0F23"/>
    <w:rsid w:val="007B108A"/>
    <w:rsid w:val="007B149E"/>
    <w:rsid w:val="007B30DD"/>
    <w:rsid w:val="007B363A"/>
    <w:rsid w:val="007B3B28"/>
    <w:rsid w:val="007B3F8E"/>
    <w:rsid w:val="007B66C4"/>
    <w:rsid w:val="007B6B53"/>
    <w:rsid w:val="007B6CC9"/>
    <w:rsid w:val="007B719B"/>
    <w:rsid w:val="007B728B"/>
    <w:rsid w:val="007B7301"/>
    <w:rsid w:val="007B75D4"/>
    <w:rsid w:val="007B78CC"/>
    <w:rsid w:val="007B797A"/>
    <w:rsid w:val="007C016D"/>
    <w:rsid w:val="007C0929"/>
    <w:rsid w:val="007C1E3D"/>
    <w:rsid w:val="007C2188"/>
    <w:rsid w:val="007C2951"/>
    <w:rsid w:val="007C29E7"/>
    <w:rsid w:val="007C2FFE"/>
    <w:rsid w:val="007C3313"/>
    <w:rsid w:val="007C3481"/>
    <w:rsid w:val="007C357D"/>
    <w:rsid w:val="007C3A71"/>
    <w:rsid w:val="007C3EDA"/>
    <w:rsid w:val="007C4367"/>
    <w:rsid w:val="007C43BC"/>
    <w:rsid w:val="007C44E4"/>
    <w:rsid w:val="007C46CB"/>
    <w:rsid w:val="007C59B2"/>
    <w:rsid w:val="007C5F63"/>
    <w:rsid w:val="007C60B7"/>
    <w:rsid w:val="007C78A6"/>
    <w:rsid w:val="007C78D3"/>
    <w:rsid w:val="007C7A45"/>
    <w:rsid w:val="007C7EBE"/>
    <w:rsid w:val="007D0AB3"/>
    <w:rsid w:val="007D0BAF"/>
    <w:rsid w:val="007D2336"/>
    <w:rsid w:val="007D36BB"/>
    <w:rsid w:val="007D3B3A"/>
    <w:rsid w:val="007D3B4A"/>
    <w:rsid w:val="007D3C81"/>
    <w:rsid w:val="007D404A"/>
    <w:rsid w:val="007D424D"/>
    <w:rsid w:val="007D4C3A"/>
    <w:rsid w:val="007D4FCD"/>
    <w:rsid w:val="007D503E"/>
    <w:rsid w:val="007D56D9"/>
    <w:rsid w:val="007D57E6"/>
    <w:rsid w:val="007D5F62"/>
    <w:rsid w:val="007D5F7D"/>
    <w:rsid w:val="007D6708"/>
    <w:rsid w:val="007D760F"/>
    <w:rsid w:val="007D7978"/>
    <w:rsid w:val="007D7DB0"/>
    <w:rsid w:val="007E086D"/>
    <w:rsid w:val="007E1105"/>
    <w:rsid w:val="007E1C0C"/>
    <w:rsid w:val="007E22D6"/>
    <w:rsid w:val="007E2966"/>
    <w:rsid w:val="007E34B3"/>
    <w:rsid w:val="007E3755"/>
    <w:rsid w:val="007E3D19"/>
    <w:rsid w:val="007E45E7"/>
    <w:rsid w:val="007E462F"/>
    <w:rsid w:val="007E4F08"/>
    <w:rsid w:val="007E56E7"/>
    <w:rsid w:val="007E5754"/>
    <w:rsid w:val="007E5941"/>
    <w:rsid w:val="007E5A7D"/>
    <w:rsid w:val="007E6D3C"/>
    <w:rsid w:val="007E7404"/>
    <w:rsid w:val="007E77A6"/>
    <w:rsid w:val="007E791F"/>
    <w:rsid w:val="007F047C"/>
    <w:rsid w:val="007F09ED"/>
    <w:rsid w:val="007F0FF0"/>
    <w:rsid w:val="007F13CC"/>
    <w:rsid w:val="007F1491"/>
    <w:rsid w:val="007F1A26"/>
    <w:rsid w:val="007F1A8A"/>
    <w:rsid w:val="007F28CC"/>
    <w:rsid w:val="007F2B9B"/>
    <w:rsid w:val="007F2C58"/>
    <w:rsid w:val="007F2EAB"/>
    <w:rsid w:val="007F376D"/>
    <w:rsid w:val="007F40C2"/>
    <w:rsid w:val="007F457F"/>
    <w:rsid w:val="007F4C3D"/>
    <w:rsid w:val="007F5563"/>
    <w:rsid w:val="007F581A"/>
    <w:rsid w:val="007F7013"/>
    <w:rsid w:val="007F7170"/>
    <w:rsid w:val="007F75C4"/>
    <w:rsid w:val="007F7ACB"/>
    <w:rsid w:val="007F7E82"/>
    <w:rsid w:val="007F7F1D"/>
    <w:rsid w:val="00800158"/>
    <w:rsid w:val="00800A9A"/>
    <w:rsid w:val="00800B10"/>
    <w:rsid w:val="00800CC7"/>
    <w:rsid w:val="0080115C"/>
    <w:rsid w:val="008021EB"/>
    <w:rsid w:val="0080240A"/>
    <w:rsid w:val="0080255D"/>
    <w:rsid w:val="00802723"/>
    <w:rsid w:val="00804A2C"/>
    <w:rsid w:val="00805459"/>
    <w:rsid w:val="00805F4F"/>
    <w:rsid w:val="00807899"/>
    <w:rsid w:val="00807C8D"/>
    <w:rsid w:val="00807FDA"/>
    <w:rsid w:val="00810056"/>
    <w:rsid w:val="00810324"/>
    <w:rsid w:val="0081120E"/>
    <w:rsid w:val="008119F0"/>
    <w:rsid w:val="00812062"/>
    <w:rsid w:val="00812B76"/>
    <w:rsid w:val="00815C57"/>
    <w:rsid w:val="00815E9E"/>
    <w:rsid w:val="00816C94"/>
    <w:rsid w:val="00816DD3"/>
    <w:rsid w:val="00817123"/>
    <w:rsid w:val="00820CCE"/>
    <w:rsid w:val="008217FC"/>
    <w:rsid w:val="00821A5A"/>
    <w:rsid w:val="00821E35"/>
    <w:rsid w:val="00822441"/>
    <w:rsid w:val="008224A4"/>
    <w:rsid w:val="00822793"/>
    <w:rsid w:val="008236FB"/>
    <w:rsid w:val="00824032"/>
    <w:rsid w:val="008252B2"/>
    <w:rsid w:val="00825B40"/>
    <w:rsid w:val="00825D0C"/>
    <w:rsid w:val="00826262"/>
    <w:rsid w:val="00826BAE"/>
    <w:rsid w:val="00827E75"/>
    <w:rsid w:val="00827EA8"/>
    <w:rsid w:val="00830295"/>
    <w:rsid w:val="0083056F"/>
    <w:rsid w:val="00830BAB"/>
    <w:rsid w:val="00830F5C"/>
    <w:rsid w:val="008311FE"/>
    <w:rsid w:val="008313CC"/>
    <w:rsid w:val="00831E68"/>
    <w:rsid w:val="008323A8"/>
    <w:rsid w:val="0083265A"/>
    <w:rsid w:val="00832F7B"/>
    <w:rsid w:val="00833324"/>
    <w:rsid w:val="008341D9"/>
    <w:rsid w:val="008344B1"/>
    <w:rsid w:val="00834801"/>
    <w:rsid w:val="00835308"/>
    <w:rsid w:val="008363F4"/>
    <w:rsid w:val="00837304"/>
    <w:rsid w:val="008373E3"/>
    <w:rsid w:val="008379D6"/>
    <w:rsid w:val="008379E4"/>
    <w:rsid w:val="00840798"/>
    <w:rsid w:val="00840E14"/>
    <w:rsid w:val="008411C8"/>
    <w:rsid w:val="00841E0F"/>
    <w:rsid w:val="00842F74"/>
    <w:rsid w:val="0084349B"/>
    <w:rsid w:val="00844B1C"/>
    <w:rsid w:val="00845001"/>
    <w:rsid w:val="0084535A"/>
    <w:rsid w:val="008453F0"/>
    <w:rsid w:val="00845820"/>
    <w:rsid w:val="00846500"/>
    <w:rsid w:val="008466DF"/>
    <w:rsid w:val="00847916"/>
    <w:rsid w:val="00847E89"/>
    <w:rsid w:val="008503C1"/>
    <w:rsid w:val="00850C15"/>
    <w:rsid w:val="00850D3A"/>
    <w:rsid w:val="00850DCC"/>
    <w:rsid w:val="00851085"/>
    <w:rsid w:val="00851138"/>
    <w:rsid w:val="008511D1"/>
    <w:rsid w:val="00851475"/>
    <w:rsid w:val="008519F0"/>
    <w:rsid w:val="00851B50"/>
    <w:rsid w:val="008522BC"/>
    <w:rsid w:val="00852D81"/>
    <w:rsid w:val="008538F4"/>
    <w:rsid w:val="00853E39"/>
    <w:rsid w:val="00854570"/>
    <w:rsid w:val="008552B8"/>
    <w:rsid w:val="0085571B"/>
    <w:rsid w:val="008569C9"/>
    <w:rsid w:val="00857914"/>
    <w:rsid w:val="00857ABA"/>
    <w:rsid w:val="00860211"/>
    <w:rsid w:val="00860248"/>
    <w:rsid w:val="00861041"/>
    <w:rsid w:val="0086119D"/>
    <w:rsid w:val="008615CA"/>
    <w:rsid w:val="008618F3"/>
    <w:rsid w:val="00861995"/>
    <w:rsid w:val="008623FD"/>
    <w:rsid w:val="00862DD8"/>
    <w:rsid w:val="0086311A"/>
    <w:rsid w:val="00863974"/>
    <w:rsid w:val="00863F87"/>
    <w:rsid w:val="0086418F"/>
    <w:rsid w:val="008647F9"/>
    <w:rsid w:val="00864835"/>
    <w:rsid w:val="008649E4"/>
    <w:rsid w:val="00864B10"/>
    <w:rsid w:val="00865341"/>
    <w:rsid w:val="00865535"/>
    <w:rsid w:val="00865E88"/>
    <w:rsid w:val="008667B4"/>
    <w:rsid w:val="008669E6"/>
    <w:rsid w:val="0086716C"/>
    <w:rsid w:val="00870032"/>
    <w:rsid w:val="00870278"/>
    <w:rsid w:val="0087076A"/>
    <w:rsid w:val="008708C7"/>
    <w:rsid w:val="0087174F"/>
    <w:rsid w:val="00871C56"/>
    <w:rsid w:val="00873298"/>
    <w:rsid w:val="008735F3"/>
    <w:rsid w:val="00873860"/>
    <w:rsid w:val="00874701"/>
    <w:rsid w:val="00874F4D"/>
    <w:rsid w:val="008750A0"/>
    <w:rsid w:val="008758A7"/>
    <w:rsid w:val="008759C7"/>
    <w:rsid w:val="00875A05"/>
    <w:rsid w:val="00875E99"/>
    <w:rsid w:val="008763C0"/>
    <w:rsid w:val="00876ADE"/>
    <w:rsid w:val="00877911"/>
    <w:rsid w:val="00877F23"/>
    <w:rsid w:val="00880372"/>
    <w:rsid w:val="00880F4A"/>
    <w:rsid w:val="00880FE6"/>
    <w:rsid w:val="0088159F"/>
    <w:rsid w:val="00881F48"/>
    <w:rsid w:val="00882258"/>
    <w:rsid w:val="00882749"/>
    <w:rsid w:val="00882F64"/>
    <w:rsid w:val="00883274"/>
    <w:rsid w:val="00883D03"/>
    <w:rsid w:val="0088420C"/>
    <w:rsid w:val="008846CE"/>
    <w:rsid w:val="008853CF"/>
    <w:rsid w:val="00885F7F"/>
    <w:rsid w:val="00886492"/>
    <w:rsid w:val="0088664F"/>
    <w:rsid w:val="00887DF2"/>
    <w:rsid w:val="008910D3"/>
    <w:rsid w:val="008916B4"/>
    <w:rsid w:val="008923F4"/>
    <w:rsid w:val="00892AF3"/>
    <w:rsid w:val="00893335"/>
    <w:rsid w:val="00893565"/>
    <w:rsid w:val="008939BC"/>
    <w:rsid w:val="00893FD7"/>
    <w:rsid w:val="00894176"/>
    <w:rsid w:val="0089451E"/>
    <w:rsid w:val="00894BD2"/>
    <w:rsid w:val="00895237"/>
    <w:rsid w:val="00895908"/>
    <w:rsid w:val="00895DC1"/>
    <w:rsid w:val="00896279"/>
    <w:rsid w:val="00896EFD"/>
    <w:rsid w:val="00896F34"/>
    <w:rsid w:val="008970CF"/>
    <w:rsid w:val="00897318"/>
    <w:rsid w:val="0089742B"/>
    <w:rsid w:val="008A08EB"/>
    <w:rsid w:val="008A0901"/>
    <w:rsid w:val="008A1510"/>
    <w:rsid w:val="008A499E"/>
    <w:rsid w:val="008A4DF8"/>
    <w:rsid w:val="008A58FD"/>
    <w:rsid w:val="008A6164"/>
    <w:rsid w:val="008A696A"/>
    <w:rsid w:val="008A69CA"/>
    <w:rsid w:val="008A6A42"/>
    <w:rsid w:val="008A6D5E"/>
    <w:rsid w:val="008A71EB"/>
    <w:rsid w:val="008A791C"/>
    <w:rsid w:val="008A7D84"/>
    <w:rsid w:val="008B02E6"/>
    <w:rsid w:val="008B18B1"/>
    <w:rsid w:val="008B22E4"/>
    <w:rsid w:val="008B2418"/>
    <w:rsid w:val="008B37B9"/>
    <w:rsid w:val="008B3C41"/>
    <w:rsid w:val="008B3F63"/>
    <w:rsid w:val="008B56CA"/>
    <w:rsid w:val="008B6B85"/>
    <w:rsid w:val="008B6FD1"/>
    <w:rsid w:val="008B70CF"/>
    <w:rsid w:val="008B7A4A"/>
    <w:rsid w:val="008C091D"/>
    <w:rsid w:val="008C17BA"/>
    <w:rsid w:val="008C1D47"/>
    <w:rsid w:val="008C2510"/>
    <w:rsid w:val="008C2635"/>
    <w:rsid w:val="008C2710"/>
    <w:rsid w:val="008C2786"/>
    <w:rsid w:val="008C2B4C"/>
    <w:rsid w:val="008C2FB3"/>
    <w:rsid w:val="008C33A2"/>
    <w:rsid w:val="008C37B1"/>
    <w:rsid w:val="008C3B7F"/>
    <w:rsid w:val="008C4A58"/>
    <w:rsid w:val="008C5B8B"/>
    <w:rsid w:val="008C5B93"/>
    <w:rsid w:val="008C5E50"/>
    <w:rsid w:val="008C5ED4"/>
    <w:rsid w:val="008C6248"/>
    <w:rsid w:val="008C6689"/>
    <w:rsid w:val="008C6D1D"/>
    <w:rsid w:val="008C755C"/>
    <w:rsid w:val="008C76C9"/>
    <w:rsid w:val="008C7808"/>
    <w:rsid w:val="008C7D0F"/>
    <w:rsid w:val="008D08F5"/>
    <w:rsid w:val="008D0A4E"/>
    <w:rsid w:val="008D0E11"/>
    <w:rsid w:val="008D1A1E"/>
    <w:rsid w:val="008D21E0"/>
    <w:rsid w:val="008D2464"/>
    <w:rsid w:val="008D2A72"/>
    <w:rsid w:val="008D3287"/>
    <w:rsid w:val="008D3BB5"/>
    <w:rsid w:val="008D4330"/>
    <w:rsid w:val="008D43B0"/>
    <w:rsid w:val="008D56D9"/>
    <w:rsid w:val="008D5DA8"/>
    <w:rsid w:val="008D79A8"/>
    <w:rsid w:val="008E05B1"/>
    <w:rsid w:val="008E0D6C"/>
    <w:rsid w:val="008E1225"/>
    <w:rsid w:val="008E19FD"/>
    <w:rsid w:val="008E25BF"/>
    <w:rsid w:val="008E2DF4"/>
    <w:rsid w:val="008E4372"/>
    <w:rsid w:val="008E48FA"/>
    <w:rsid w:val="008E5563"/>
    <w:rsid w:val="008E57C7"/>
    <w:rsid w:val="008E5FDC"/>
    <w:rsid w:val="008E65E6"/>
    <w:rsid w:val="008E6799"/>
    <w:rsid w:val="008E6BFA"/>
    <w:rsid w:val="008E778A"/>
    <w:rsid w:val="008E77A5"/>
    <w:rsid w:val="008F00D5"/>
    <w:rsid w:val="008F07C8"/>
    <w:rsid w:val="008F19E8"/>
    <w:rsid w:val="008F2693"/>
    <w:rsid w:val="008F3245"/>
    <w:rsid w:val="008F4167"/>
    <w:rsid w:val="008F4DD0"/>
    <w:rsid w:val="008F4FB9"/>
    <w:rsid w:val="008F6066"/>
    <w:rsid w:val="008F6190"/>
    <w:rsid w:val="008F6BD6"/>
    <w:rsid w:val="008F6E12"/>
    <w:rsid w:val="008F7708"/>
    <w:rsid w:val="008F7EE1"/>
    <w:rsid w:val="009010F8"/>
    <w:rsid w:val="009025BF"/>
    <w:rsid w:val="00902B04"/>
    <w:rsid w:val="00902C25"/>
    <w:rsid w:val="00903716"/>
    <w:rsid w:val="00903BC7"/>
    <w:rsid w:val="00903D27"/>
    <w:rsid w:val="009045B4"/>
    <w:rsid w:val="00904CC0"/>
    <w:rsid w:val="00905FEF"/>
    <w:rsid w:val="009061FD"/>
    <w:rsid w:val="00906488"/>
    <w:rsid w:val="00910081"/>
    <w:rsid w:val="00910A71"/>
    <w:rsid w:val="00911779"/>
    <w:rsid w:val="00911A33"/>
    <w:rsid w:val="009122C1"/>
    <w:rsid w:val="0091296E"/>
    <w:rsid w:val="00912AFB"/>
    <w:rsid w:val="009138B4"/>
    <w:rsid w:val="009139BB"/>
    <w:rsid w:val="00914715"/>
    <w:rsid w:val="00915055"/>
    <w:rsid w:val="009156ED"/>
    <w:rsid w:val="00915786"/>
    <w:rsid w:val="00916479"/>
    <w:rsid w:val="009169A6"/>
    <w:rsid w:val="00916E1B"/>
    <w:rsid w:val="009174A9"/>
    <w:rsid w:val="00917E8A"/>
    <w:rsid w:val="00920088"/>
    <w:rsid w:val="009201E7"/>
    <w:rsid w:val="0092053C"/>
    <w:rsid w:val="009206BD"/>
    <w:rsid w:val="00921081"/>
    <w:rsid w:val="00921AA3"/>
    <w:rsid w:val="00921D09"/>
    <w:rsid w:val="00921D88"/>
    <w:rsid w:val="0092209D"/>
    <w:rsid w:val="009230A7"/>
    <w:rsid w:val="009245AD"/>
    <w:rsid w:val="00924B70"/>
    <w:rsid w:val="00924C0D"/>
    <w:rsid w:val="00924ECE"/>
    <w:rsid w:val="00925424"/>
    <w:rsid w:val="009300F7"/>
    <w:rsid w:val="00930711"/>
    <w:rsid w:val="00931D07"/>
    <w:rsid w:val="009329E4"/>
    <w:rsid w:val="00932E60"/>
    <w:rsid w:val="00933300"/>
    <w:rsid w:val="009339DF"/>
    <w:rsid w:val="0093430D"/>
    <w:rsid w:val="00934531"/>
    <w:rsid w:val="00934646"/>
    <w:rsid w:val="009349E9"/>
    <w:rsid w:val="009354B0"/>
    <w:rsid w:val="00936A2C"/>
    <w:rsid w:val="009372CC"/>
    <w:rsid w:val="009373FC"/>
    <w:rsid w:val="00940523"/>
    <w:rsid w:val="00940D51"/>
    <w:rsid w:val="009423C4"/>
    <w:rsid w:val="0094297F"/>
    <w:rsid w:val="00942A61"/>
    <w:rsid w:val="00942E8A"/>
    <w:rsid w:val="009436E4"/>
    <w:rsid w:val="0094379F"/>
    <w:rsid w:val="00943EA7"/>
    <w:rsid w:val="009465FE"/>
    <w:rsid w:val="00946D1A"/>
    <w:rsid w:val="00947536"/>
    <w:rsid w:val="009477FC"/>
    <w:rsid w:val="00951581"/>
    <w:rsid w:val="009518DF"/>
    <w:rsid w:val="0095195E"/>
    <w:rsid w:val="00951A96"/>
    <w:rsid w:val="00952E9E"/>
    <w:rsid w:val="009533E9"/>
    <w:rsid w:val="009538B2"/>
    <w:rsid w:val="00954E7A"/>
    <w:rsid w:val="0095509E"/>
    <w:rsid w:val="009552F5"/>
    <w:rsid w:val="009556C7"/>
    <w:rsid w:val="00956D59"/>
    <w:rsid w:val="0095701D"/>
    <w:rsid w:val="00957871"/>
    <w:rsid w:val="009601BE"/>
    <w:rsid w:val="00960A8C"/>
    <w:rsid w:val="0096119A"/>
    <w:rsid w:val="00961C90"/>
    <w:rsid w:val="00961EE8"/>
    <w:rsid w:val="00962190"/>
    <w:rsid w:val="00962443"/>
    <w:rsid w:val="00963620"/>
    <w:rsid w:val="009638A3"/>
    <w:rsid w:val="00963EBC"/>
    <w:rsid w:val="009660D2"/>
    <w:rsid w:val="00966400"/>
    <w:rsid w:val="00966CFF"/>
    <w:rsid w:val="009674AD"/>
    <w:rsid w:val="009703C2"/>
    <w:rsid w:val="00970939"/>
    <w:rsid w:val="0097124B"/>
    <w:rsid w:val="009713D0"/>
    <w:rsid w:val="00972B1D"/>
    <w:rsid w:val="00972F1B"/>
    <w:rsid w:val="00973102"/>
    <w:rsid w:val="00973493"/>
    <w:rsid w:val="00974567"/>
    <w:rsid w:val="009746EB"/>
    <w:rsid w:val="00974AA6"/>
    <w:rsid w:val="00976156"/>
    <w:rsid w:val="00977115"/>
    <w:rsid w:val="00977341"/>
    <w:rsid w:val="00977525"/>
    <w:rsid w:val="009800C6"/>
    <w:rsid w:val="009806C5"/>
    <w:rsid w:val="00980770"/>
    <w:rsid w:val="00981C6D"/>
    <w:rsid w:val="00982559"/>
    <w:rsid w:val="009832C7"/>
    <w:rsid w:val="0098345A"/>
    <w:rsid w:val="0098367E"/>
    <w:rsid w:val="00983F5F"/>
    <w:rsid w:val="00984C0E"/>
    <w:rsid w:val="00984CCC"/>
    <w:rsid w:val="00985702"/>
    <w:rsid w:val="00985F72"/>
    <w:rsid w:val="00986185"/>
    <w:rsid w:val="009866EC"/>
    <w:rsid w:val="009868F6"/>
    <w:rsid w:val="00986D7B"/>
    <w:rsid w:val="00987869"/>
    <w:rsid w:val="00987A0A"/>
    <w:rsid w:val="00987B11"/>
    <w:rsid w:val="00987E49"/>
    <w:rsid w:val="00987F2B"/>
    <w:rsid w:val="00990490"/>
    <w:rsid w:val="009917D4"/>
    <w:rsid w:val="00992D54"/>
    <w:rsid w:val="00994D2E"/>
    <w:rsid w:val="0099511B"/>
    <w:rsid w:val="00995276"/>
    <w:rsid w:val="00995793"/>
    <w:rsid w:val="009958AB"/>
    <w:rsid w:val="00995C53"/>
    <w:rsid w:val="00995ECC"/>
    <w:rsid w:val="0099642C"/>
    <w:rsid w:val="0099681C"/>
    <w:rsid w:val="009974B0"/>
    <w:rsid w:val="00997CB6"/>
    <w:rsid w:val="00997CDD"/>
    <w:rsid w:val="009A001E"/>
    <w:rsid w:val="009A082D"/>
    <w:rsid w:val="009A0AC5"/>
    <w:rsid w:val="009A1BCF"/>
    <w:rsid w:val="009A204B"/>
    <w:rsid w:val="009A20E4"/>
    <w:rsid w:val="009A2868"/>
    <w:rsid w:val="009A3D00"/>
    <w:rsid w:val="009A3F2D"/>
    <w:rsid w:val="009A4161"/>
    <w:rsid w:val="009A44A7"/>
    <w:rsid w:val="009A4EB7"/>
    <w:rsid w:val="009A506F"/>
    <w:rsid w:val="009A544E"/>
    <w:rsid w:val="009A57E4"/>
    <w:rsid w:val="009A6931"/>
    <w:rsid w:val="009A6B8E"/>
    <w:rsid w:val="009A6FDD"/>
    <w:rsid w:val="009A7127"/>
    <w:rsid w:val="009B0214"/>
    <w:rsid w:val="009B02DB"/>
    <w:rsid w:val="009B053D"/>
    <w:rsid w:val="009B07C7"/>
    <w:rsid w:val="009B0872"/>
    <w:rsid w:val="009B0E7B"/>
    <w:rsid w:val="009B116E"/>
    <w:rsid w:val="009B1AC8"/>
    <w:rsid w:val="009B211C"/>
    <w:rsid w:val="009B2873"/>
    <w:rsid w:val="009B31CA"/>
    <w:rsid w:val="009B3968"/>
    <w:rsid w:val="009B3FFF"/>
    <w:rsid w:val="009B43B4"/>
    <w:rsid w:val="009B4589"/>
    <w:rsid w:val="009B46E6"/>
    <w:rsid w:val="009B535D"/>
    <w:rsid w:val="009B6A96"/>
    <w:rsid w:val="009B6CF2"/>
    <w:rsid w:val="009B6E53"/>
    <w:rsid w:val="009B75BB"/>
    <w:rsid w:val="009B7DF9"/>
    <w:rsid w:val="009C0E4C"/>
    <w:rsid w:val="009C1DB3"/>
    <w:rsid w:val="009C22AD"/>
    <w:rsid w:val="009C2CA8"/>
    <w:rsid w:val="009C2ECF"/>
    <w:rsid w:val="009C30D5"/>
    <w:rsid w:val="009C31C7"/>
    <w:rsid w:val="009C378A"/>
    <w:rsid w:val="009C39D5"/>
    <w:rsid w:val="009C3CB5"/>
    <w:rsid w:val="009C49D9"/>
    <w:rsid w:val="009C4A85"/>
    <w:rsid w:val="009C5300"/>
    <w:rsid w:val="009D0D1D"/>
    <w:rsid w:val="009D25C8"/>
    <w:rsid w:val="009D28EB"/>
    <w:rsid w:val="009D297D"/>
    <w:rsid w:val="009D3430"/>
    <w:rsid w:val="009D39EB"/>
    <w:rsid w:val="009D421A"/>
    <w:rsid w:val="009D49A6"/>
    <w:rsid w:val="009D4CFC"/>
    <w:rsid w:val="009D50AE"/>
    <w:rsid w:val="009D565A"/>
    <w:rsid w:val="009D5C4D"/>
    <w:rsid w:val="009D5CF8"/>
    <w:rsid w:val="009D5E02"/>
    <w:rsid w:val="009D77B4"/>
    <w:rsid w:val="009D7971"/>
    <w:rsid w:val="009D7B06"/>
    <w:rsid w:val="009D7F3A"/>
    <w:rsid w:val="009E02F3"/>
    <w:rsid w:val="009E0E9E"/>
    <w:rsid w:val="009E0EB3"/>
    <w:rsid w:val="009E14E3"/>
    <w:rsid w:val="009E1617"/>
    <w:rsid w:val="009E17FF"/>
    <w:rsid w:val="009E19A5"/>
    <w:rsid w:val="009E20F9"/>
    <w:rsid w:val="009E21BD"/>
    <w:rsid w:val="009E281C"/>
    <w:rsid w:val="009E30CE"/>
    <w:rsid w:val="009E3AA7"/>
    <w:rsid w:val="009E4676"/>
    <w:rsid w:val="009E4C0D"/>
    <w:rsid w:val="009E52B0"/>
    <w:rsid w:val="009E67C1"/>
    <w:rsid w:val="009E6A7E"/>
    <w:rsid w:val="009E7233"/>
    <w:rsid w:val="009E793C"/>
    <w:rsid w:val="009F147F"/>
    <w:rsid w:val="009F1776"/>
    <w:rsid w:val="009F2562"/>
    <w:rsid w:val="009F2822"/>
    <w:rsid w:val="009F2B28"/>
    <w:rsid w:val="009F312D"/>
    <w:rsid w:val="009F4353"/>
    <w:rsid w:val="009F46E7"/>
    <w:rsid w:val="009F57B6"/>
    <w:rsid w:val="009F57C9"/>
    <w:rsid w:val="009F622D"/>
    <w:rsid w:val="009F64A9"/>
    <w:rsid w:val="009F64FC"/>
    <w:rsid w:val="009F75B6"/>
    <w:rsid w:val="00A0088D"/>
    <w:rsid w:val="00A01322"/>
    <w:rsid w:val="00A013CB"/>
    <w:rsid w:val="00A01821"/>
    <w:rsid w:val="00A0237C"/>
    <w:rsid w:val="00A02D79"/>
    <w:rsid w:val="00A03449"/>
    <w:rsid w:val="00A03874"/>
    <w:rsid w:val="00A038D2"/>
    <w:rsid w:val="00A03D49"/>
    <w:rsid w:val="00A04171"/>
    <w:rsid w:val="00A04AD3"/>
    <w:rsid w:val="00A05026"/>
    <w:rsid w:val="00A05029"/>
    <w:rsid w:val="00A05574"/>
    <w:rsid w:val="00A05ABA"/>
    <w:rsid w:val="00A069D8"/>
    <w:rsid w:val="00A06A4E"/>
    <w:rsid w:val="00A06E7B"/>
    <w:rsid w:val="00A07247"/>
    <w:rsid w:val="00A07883"/>
    <w:rsid w:val="00A10785"/>
    <w:rsid w:val="00A11684"/>
    <w:rsid w:val="00A11732"/>
    <w:rsid w:val="00A1342A"/>
    <w:rsid w:val="00A13566"/>
    <w:rsid w:val="00A136F5"/>
    <w:rsid w:val="00A13D59"/>
    <w:rsid w:val="00A14A1F"/>
    <w:rsid w:val="00A1526A"/>
    <w:rsid w:val="00A1580A"/>
    <w:rsid w:val="00A15EF6"/>
    <w:rsid w:val="00A165EE"/>
    <w:rsid w:val="00A17B97"/>
    <w:rsid w:val="00A2082E"/>
    <w:rsid w:val="00A21111"/>
    <w:rsid w:val="00A21E0C"/>
    <w:rsid w:val="00A21F95"/>
    <w:rsid w:val="00A21FED"/>
    <w:rsid w:val="00A2239D"/>
    <w:rsid w:val="00A228F7"/>
    <w:rsid w:val="00A22930"/>
    <w:rsid w:val="00A23168"/>
    <w:rsid w:val="00A235F4"/>
    <w:rsid w:val="00A240D8"/>
    <w:rsid w:val="00A240F5"/>
    <w:rsid w:val="00A24A24"/>
    <w:rsid w:val="00A254A4"/>
    <w:rsid w:val="00A25816"/>
    <w:rsid w:val="00A26198"/>
    <w:rsid w:val="00A26A78"/>
    <w:rsid w:val="00A26DB2"/>
    <w:rsid w:val="00A27F68"/>
    <w:rsid w:val="00A30B69"/>
    <w:rsid w:val="00A31307"/>
    <w:rsid w:val="00A31AC3"/>
    <w:rsid w:val="00A32010"/>
    <w:rsid w:val="00A323CB"/>
    <w:rsid w:val="00A328A8"/>
    <w:rsid w:val="00A3547A"/>
    <w:rsid w:val="00A35A1A"/>
    <w:rsid w:val="00A35CC1"/>
    <w:rsid w:val="00A35EA8"/>
    <w:rsid w:val="00A364C4"/>
    <w:rsid w:val="00A368B7"/>
    <w:rsid w:val="00A37197"/>
    <w:rsid w:val="00A37E48"/>
    <w:rsid w:val="00A37E67"/>
    <w:rsid w:val="00A37EE8"/>
    <w:rsid w:val="00A40985"/>
    <w:rsid w:val="00A41751"/>
    <w:rsid w:val="00A42C47"/>
    <w:rsid w:val="00A42CC7"/>
    <w:rsid w:val="00A42ED1"/>
    <w:rsid w:val="00A43AA7"/>
    <w:rsid w:val="00A43DA1"/>
    <w:rsid w:val="00A4415F"/>
    <w:rsid w:val="00A4514B"/>
    <w:rsid w:val="00A452D2"/>
    <w:rsid w:val="00A45824"/>
    <w:rsid w:val="00A45D2F"/>
    <w:rsid w:val="00A47783"/>
    <w:rsid w:val="00A47930"/>
    <w:rsid w:val="00A47A7F"/>
    <w:rsid w:val="00A50030"/>
    <w:rsid w:val="00A5022E"/>
    <w:rsid w:val="00A50905"/>
    <w:rsid w:val="00A50CC9"/>
    <w:rsid w:val="00A51E8D"/>
    <w:rsid w:val="00A5205D"/>
    <w:rsid w:val="00A5479E"/>
    <w:rsid w:val="00A548B9"/>
    <w:rsid w:val="00A548F3"/>
    <w:rsid w:val="00A54BEF"/>
    <w:rsid w:val="00A55537"/>
    <w:rsid w:val="00A55D88"/>
    <w:rsid w:val="00A60355"/>
    <w:rsid w:val="00A61475"/>
    <w:rsid w:val="00A6197E"/>
    <w:rsid w:val="00A62EB7"/>
    <w:rsid w:val="00A63678"/>
    <w:rsid w:val="00A64B86"/>
    <w:rsid w:val="00A6525F"/>
    <w:rsid w:val="00A655A3"/>
    <w:rsid w:val="00A669A1"/>
    <w:rsid w:val="00A670E0"/>
    <w:rsid w:val="00A6762F"/>
    <w:rsid w:val="00A679C2"/>
    <w:rsid w:val="00A70139"/>
    <w:rsid w:val="00A70640"/>
    <w:rsid w:val="00A706B4"/>
    <w:rsid w:val="00A70913"/>
    <w:rsid w:val="00A70F3C"/>
    <w:rsid w:val="00A710F9"/>
    <w:rsid w:val="00A71E3E"/>
    <w:rsid w:val="00A7285F"/>
    <w:rsid w:val="00A73212"/>
    <w:rsid w:val="00A73995"/>
    <w:rsid w:val="00A74291"/>
    <w:rsid w:val="00A74CF4"/>
    <w:rsid w:val="00A75992"/>
    <w:rsid w:val="00A7616D"/>
    <w:rsid w:val="00A76549"/>
    <w:rsid w:val="00A7690E"/>
    <w:rsid w:val="00A76AD6"/>
    <w:rsid w:val="00A76C16"/>
    <w:rsid w:val="00A806F6"/>
    <w:rsid w:val="00A80A27"/>
    <w:rsid w:val="00A80EF8"/>
    <w:rsid w:val="00A81192"/>
    <w:rsid w:val="00A8135D"/>
    <w:rsid w:val="00A82C0D"/>
    <w:rsid w:val="00A82DAE"/>
    <w:rsid w:val="00A82EEE"/>
    <w:rsid w:val="00A83BEB"/>
    <w:rsid w:val="00A842FC"/>
    <w:rsid w:val="00A847A8"/>
    <w:rsid w:val="00A851B3"/>
    <w:rsid w:val="00A859B1"/>
    <w:rsid w:val="00A85B96"/>
    <w:rsid w:val="00A85E08"/>
    <w:rsid w:val="00A8750C"/>
    <w:rsid w:val="00A914FF"/>
    <w:rsid w:val="00A9168E"/>
    <w:rsid w:val="00A9205A"/>
    <w:rsid w:val="00A927B3"/>
    <w:rsid w:val="00A93494"/>
    <w:rsid w:val="00A93796"/>
    <w:rsid w:val="00A9391B"/>
    <w:rsid w:val="00A93C8F"/>
    <w:rsid w:val="00A93D87"/>
    <w:rsid w:val="00A9483D"/>
    <w:rsid w:val="00A953BD"/>
    <w:rsid w:val="00A95445"/>
    <w:rsid w:val="00A95525"/>
    <w:rsid w:val="00A9603A"/>
    <w:rsid w:val="00A96E66"/>
    <w:rsid w:val="00A97300"/>
    <w:rsid w:val="00A97EDF"/>
    <w:rsid w:val="00AA00F0"/>
    <w:rsid w:val="00AA0109"/>
    <w:rsid w:val="00AA060A"/>
    <w:rsid w:val="00AA0ADA"/>
    <w:rsid w:val="00AA0B2B"/>
    <w:rsid w:val="00AA0C9E"/>
    <w:rsid w:val="00AA1870"/>
    <w:rsid w:val="00AA1DEA"/>
    <w:rsid w:val="00AA228B"/>
    <w:rsid w:val="00AA3462"/>
    <w:rsid w:val="00AA432A"/>
    <w:rsid w:val="00AA44CC"/>
    <w:rsid w:val="00AA5923"/>
    <w:rsid w:val="00AA59AC"/>
    <w:rsid w:val="00AA6329"/>
    <w:rsid w:val="00AA6FA6"/>
    <w:rsid w:val="00AA7058"/>
    <w:rsid w:val="00AA72E4"/>
    <w:rsid w:val="00AA7800"/>
    <w:rsid w:val="00AA7A8C"/>
    <w:rsid w:val="00AB083B"/>
    <w:rsid w:val="00AB1488"/>
    <w:rsid w:val="00AB2868"/>
    <w:rsid w:val="00AB3A47"/>
    <w:rsid w:val="00AB3E1B"/>
    <w:rsid w:val="00AB4217"/>
    <w:rsid w:val="00AB4861"/>
    <w:rsid w:val="00AB5279"/>
    <w:rsid w:val="00AB56AC"/>
    <w:rsid w:val="00AB5EBA"/>
    <w:rsid w:val="00AB6266"/>
    <w:rsid w:val="00AB70C3"/>
    <w:rsid w:val="00AC0A3D"/>
    <w:rsid w:val="00AC2084"/>
    <w:rsid w:val="00AC2657"/>
    <w:rsid w:val="00AC3AAA"/>
    <w:rsid w:val="00AC3DA0"/>
    <w:rsid w:val="00AC4BA0"/>
    <w:rsid w:val="00AC4E36"/>
    <w:rsid w:val="00AC5650"/>
    <w:rsid w:val="00AC6A42"/>
    <w:rsid w:val="00AC6BCB"/>
    <w:rsid w:val="00AC6E49"/>
    <w:rsid w:val="00AC7671"/>
    <w:rsid w:val="00AC7973"/>
    <w:rsid w:val="00AC7D53"/>
    <w:rsid w:val="00AD0282"/>
    <w:rsid w:val="00AD09EC"/>
    <w:rsid w:val="00AD0A2E"/>
    <w:rsid w:val="00AD106E"/>
    <w:rsid w:val="00AD2001"/>
    <w:rsid w:val="00AD3160"/>
    <w:rsid w:val="00AD3476"/>
    <w:rsid w:val="00AD3524"/>
    <w:rsid w:val="00AD3B39"/>
    <w:rsid w:val="00AD3F2B"/>
    <w:rsid w:val="00AD4273"/>
    <w:rsid w:val="00AD4463"/>
    <w:rsid w:val="00AD4796"/>
    <w:rsid w:val="00AD4F10"/>
    <w:rsid w:val="00AD5417"/>
    <w:rsid w:val="00AD58F0"/>
    <w:rsid w:val="00AD731A"/>
    <w:rsid w:val="00AE02BD"/>
    <w:rsid w:val="00AE0375"/>
    <w:rsid w:val="00AE0814"/>
    <w:rsid w:val="00AE0ABA"/>
    <w:rsid w:val="00AE0EAD"/>
    <w:rsid w:val="00AE10FC"/>
    <w:rsid w:val="00AE1BBD"/>
    <w:rsid w:val="00AE200C"/>
    <w:rsid w:val="00AE21C5"/>
    <w:rsid w:val="00AE223F"/>
    <w:rsid w:val="00AE2334"/>
    <w:rsid w:val="00AE2950"/>
    <w:rsid w:val="00AE2AAA"/>
    <w:rsid w:val="00AE35DF"/>
    <w:rsid w:val="00AE3EBB"/>
    <w:rsid w:val="00AE41C8"/>
    <w:rsid w:val="00AE4747"/>
    <w:rsid w:val="00AE6A2F"/>
    <w:rsid w:val="00AE6B0F"/>
    <w:rsid w:val="00AF1097"/>
    <w:rsid w:val="00AF1E6A"/>
    <w:rsid w:val="00AF1F39"/>
    <w:rsid w:val="00AF2244"/>
    <w:rsid w:val="00AF2673"/>
    <w:rsid w:val="00AF40E4"/>
    <w:rsid w:val="00AF44A9"/>
    <w:rsid w:val="00AF49BE"/>
    <w:rsid w:val="00AF5108"/>
    <w:rsid w:val="00AF5C31"/>
    <w:rsid w:val="00AF6907"/>
    <w:rsid w:val="00AF7D6B"/>
    <w:rsid w:val="00B0049D"/>
    <w:rsid w:val="00B00BAB"/>
    <w:rsid w:val="00B013AA"/>
    <w:rsid w:val="00B03237"/>
    <w:rsid w:val="00B037D9"/>
    <w:rsid w:val="00B03A84"/>
    <w:rsid w:val="00B045CF"/>
    <w:rsid w:val="00B04838"/>
    <w:rsid w:val="00B04857"/>
    <w:rsid w:val="00B04C52"/>
    <w:rsid w:val="00B05290"/>
    <w:rsid w:val="00B057DD"/>
    <w:rsid w:val="00B0591B"/>
    <w:rsid w:val="00B05A9B"/>
    <w:rsid w:val="00B066FE"/>
    <w:rsid w:val="00B0750C"/>
    <w:rsid w:val="00B07B37"/>
    <w:rsid w:val="00B10AC3"/>
    <w:rsid w:val="00B112EC"/>
    <w:rsid w:val="00B11DA1"/>
    <w:rsid w:val="00B12A00"/>
    <w:rsid w:val="00B1362D"/>
    <w:rsid w:val="00B13A79"/>
    <w:rsid w:val="00B13D06"/>
    <w:rsid w:val="00B14FED"/>
    <w:rsid w:val="00B15168"/>
    <w:rsid w:val="00B1524A"/>
    <w:rsid w:val="00B15FDC"/>
    <w:rsid w:val="00B167A1"/>
    <w:rsid w:val="00B168A3"/>
    <w:rsid w:val="00B16A62"/>
    <w:rsid w:val="00B16D32"/>
    <w:rsid w:val="00B17073"/>
    <w:rsid w:val="00B17A09"/>
    <w:rsid w:val="00B17B29"/>
    <w:rsid w:val="00B17C76"/>
    <w:rsid w:val="00B20799"/>
    <w:rsid w:val="00B208CF"/>
    <w:rsid w:val="00B21307"/>
    <w:rsid w:val="00B2150F"/>
    <w:rsid w:val="00B217E6"/>
    <w:rsid w:val="00B21A2D"/>
    <w:rsid w:val="00B21B73"/>
    <w:rsid w:val="00B22FB5"/>
    <w:rsid w:val="00B235FF"/>
    <w:rsid w:val="00B23662"/>
    <w:rsid w:val="00B23B1C"/>
    <w:rsid w:val="00B243A4"/>
    <w:rsid w:val="00B24492"/>
    <w:rsid w:val="00B25AC6"/>
    <w:rsid w:val="00B25EEE"/>
    <w:rsid w:val="00B273BC"/>
    <w:rsid w:val="00B27686"/>
    <w:rsid w:val="00B277BC"/>
    <w:rsid w:val="00B30094"/>
    <w:rsid w:val="00B302D5"/>
    <w:rsid w:val="00B3045C"/>
    <w:rsid w:val="00B30CD8"/>
    <w:rsid w:val="00B318C9"/>
    <w:rsid w:val="00B31D9F"/>
    <w:rsid w:val="00B3279C"/>
    <w:rsid w:val="00B32E2E"/>
    <w:rsid w:val="00B331BF"/>
    <w:rsid w:val="00B335EC"/>
    <w:rsid w:val="00B339D6"/>
    <w:rsid w:val="00B34315"/>
    <w:rsid w:val="00B346E8"/>
    <w:rsid w:val="00B3485A"/>
    <w:rsid w:val="00B34D01"/>
    <w:rsid w:val="00B3511E"/>
    <w:rsid w:val="00B35514"/>
    <w:rsid w:val="00B3554B"/>
    <w:rsid w:val="00B35D2D"/>
    <w:rsid w:val="00B3641F"/>
    <w:rsid w:val="00B36901"/>
    <w:rsid w:val="00B36CAB"/>
    <w:rsid w:val="00B36EF4"/>
    <w:rsid w:val="00B371F0"/>
    <w:rsid w:val="00B37761"/>
    <w:rsid w:val="00B40C22"/>
    <w:rsid w:val="00B4181F"/>
    <w:rsid w:val="00B42175"/>
    <w:rsid w:val="00B421EC"/>
    <w:rsid w:val="00B42244"/>
    <w:rsid w:val="00B424B9"/>
    <w:rsid w:val="00B42681"/>
    <w:rsid w:val="00B42781"/>
    <w:rsid w:val="00B42B77"/>
    <w:rsid w:val="00B42D6C"/>
    <w:rsid w:val="00B434D8"/>
    <w:rsid w:val="00B4357F"/>
    <w:rsid w:val="00B43EEE"/>
    <w:rsid w:val="00B44178"/>
    <w:rsid w:val="00B44B25"/>
    <w:rsid w:val="00B457AC"/>
    <w:rsid w:val="00B45E70"/>
    <w:rsid w:val="00B46265"/>
    <w:rsid w:val="00B4701F"/>
    <w:rsid w:val="00B47838"/>
    <w:rsid w:val="00B50B0D"/>
    <w:rsid w:val="00B519DD"/>
    <w:rsid w:val="00B5232E"/>
    <w:rsid w:val="00B5273A"/>
    <w:rsid w:val="00B534A9"/>
    <w:rsid w:val="00B54146"/>
    <w:rsid w:val="00B54B88"/>
    <w:rsid w:val="00B55219"/>
    <w:rsid w:val="00B56DAA"/>
    <w:rsid w:val="00B574B6"/>
    <w:rsid w:val="00B57ED7"/>
    <w:rsid w:val="00B60AF5"/>
    <w:rsid w:val="00B60BC3"/>
    <w:rsid w:val="00B6128E"/>
    <w:rsid w:val="00B61BE3"/>
    <w:rsid w:val="00B61D2C"/>
    <w:rsid w:val="00B61EDE"/>
    <w:rsid w:val="00B6222E"/>
    <w:rsid w:val="00B62604"/>
    <w:rsid w:val="00B6286F"/>
    <w:rsid w:val="00B62CE7"/>
    <w:rsid w:val="00B62DE1"/>
    <w:rsid w:val="00B62E33"/>
    <w:rsid w:val="00B62E7F"/>
    <w:rsid w:val="00B63B0F"/>
    <w:rsid w:val="00B64973"/>
    <w:rsid w:val="00B65254"/>
    <w:rsid w:val="00B65670"/>
    <w:rsid w:val="00B65A0F"/>
    <w:rsid w:val="00B661C0"/>
    <w:rsid w:val="00B66937"/>
    <w:rsid w:val="00B66EBD"/>
    <w:rsid w:val="00B679A7"/>
    <w:rsid w:val="00B70220"/>
    <w:rsid w:val="00B7026D"/>
    <w:rsid w:val="00B703DE"/>
    <w:rsid w:val="00B706BD"/>
    <w:rsid w:val="00B7085E"/>
    <w:rsid w:val="00B70A92"/>
    <w:rsid w:val="00B70AE5"/>
    <w:rsid w:val="00B716D5"/>
    <w:rsid w:val="00B72067"/>
    <w:rsid w:val="00B722F5"/>
    <w:rsid w:val="00B7246A"/>
    <w:rsid w:val="00B72BB1"/>
    <w:rsid w:val="00B72DE1"/>
    <w:rsid w:val="00B730D4"/>
    <w:rsid w:val="00B73342"/>
    <w:rsid w:val="00B74602"/>
    <w:rsid w:val="00B75786"/>
    <w:rsid w:val="00B757CE"/>
    <w:rsid w:val="00B7584A"/>
    <w:rsid w:val="00B7586A"/>
    <w:rsid w:val="00B76743"/>
    <w:rsid w:val="00B7694C"/>
    <w:rsid w:val="00B77410"/>
    <w:rsid w:val="00B77BDA"/>
    <w:rsid w:val="00B81954"/>
    <w:rsid w:val="00B81BF6"/>
    <w:rsid w:val="00B81FF2"/>
    <w:rsid w:val="00B8310A"/>
    <w:rsid w:val="00B831D1"/>
    <w:rsid w:val="00B83CDD"/>
    <w:rsid w:val="00B83D88"/>
    <w:rsid w:val="00B83F17"/>
    <w:rsid w:val="00B840E2"/>
    <w:rsid w:val="00B8468B"/>
    <w:rsid w:val="00B8521F"/>
    <w:rsid w:val="00B85292"/>
    <w:rsid w:val="00B85B0E"/>
    <w:rsid w:val="00B861AF"/>
    <w:rsid w:val="00B86DFE"/>
    <w:rsid w:val="00B86E95"/>
    <w:rsid w:val="00B87666"/>
    <w:rsid w:val="00B87A36"/>
    <w:rsid w:val="00B905A9"/>
    <w:rsid w:val="00B90D95"/>
    <w:rsid w:val="00B91461"/>
    <w:rsid w:val="00B9176C"/>
    <w:rsid w:val="00B9196D"/>
    <w:rsid w:val="00B92285"/>
    <w:rsid w:val="00B923F4"/>
    <w:rsid w:val="00B92575"/>
    <w:rsid w:val="00B9393B"/>
    <w:rsid w:val="00B94B0D"/>
    <w:rsid w:val="00B94D40"/>
    <w:rsid w:val="00B95F82"/>
    <w:rsid w:val="00B962C5"/>
    <w:rsid w:val="00B965A1"/>
    <w:rsid w:val="00B96610"/>
    <w:rsid w:val="00B96FD3"/>
    <w:rsid w:val="00BA0560"/>
    <w:rsid w:val="00BA0881"/>
    <w:rsid w:val="00BA18F8"/>
    <w:rsid w:val="00BA1D96"/>
    <w:rsid w:val="00BA2ABF"/>
    <w:rsid w:val="00BA2B43"/>
    <w:rsid w:val="00BA2ECD"/>
    <w:rsid w:val="00BA33B3"/>
    <w:rsid w:val="00BA4DD8"/>
    <w:rsid w:val="00BA555E"/>
    <w:rsid w:val="00BA566B"/>
    <w:rsid w:val="00BA5754"/>
    <w:rsid w:val="00BA623E"/>
    <w:rsid w:val="00BA63AE"/>
    <w:rsid w:val="00BA7A92"/>
    <w:rsid w:val="00BB009E"/>
    <w:rsid w:val="00BB011B"/>
    <w:rsid w:val="00BB075E"/>
    <w:rsid w:val="00BB159A"/>
    <w:rsid w:val="00BB1EA2"/>
    <w:rsid w:val="00BB2D98"/>
    <w:rsid w:val="00BB3BBF"/>
    <w:rsid w:val="00BB3F96"/>
    <w:rsid w:val="00BB4FF3"/>
    <w:rsid w:val="00BB51BD"/>
    <w:rsid w:val="00BB5D3C"/>
    <w:rsid w:val="00BB62EE"/>
    <w:rsid w:val="00BB664D"/>
    <w:rsid w:val="00BB68C7"/>
    <w:rsid w:val="00BB6A06"/>
    <w:rsid w:val="00BB768A"/>
    <w:rsid w:val="00BC08DC"/>
    <w:rsid w:val="00BC1124"/>
    <w:rsid w:val="00BC1128"/>
    <w:rsid w:val="00BC115C"/>
    <w:rsid w:val="00BC127A"/>
    <w:rsid w:val="00BC165D"/>
    <w:rsid w:val="00BC1D4A"/>
    <w:rsid w:val="00BC221C"/>
    <w:rsid w:val="00BC254E"/>
    <w:rsid w:val="00BC2BB1"/>
    <w:rsid w:val="00BC2C1A"/>
    <w:rsid w:val="00BC2F7C"/>
    <w:rsid w:val="00BC3410"/>
    <w:rsid w:val="00BC3E7A"/>
    <w:rsid w:val="00BC4A6A"/>
    <w:rsid w:val="00BC5242"/>
    <w:rsid w:val="00BC5449"/>
    <w:rsid w:val="00BC7810"/>
    <w:rsid w:val="00BD0575"/>
    <w:rsid w:val="00BD097D"/>
    <w:rsid w:val="00BD1B7A"/>
    <w:rsid w:val="00BD1E90"/>
    <w:rsid w:val="00BD2874"/>
    <w:rsid w:val="00BD2C52"/>
    <w:rsid w:val="00BD3017"/>
    <w:rsid w:val="00BD33A1"/>
    <w:rsid w:val="00BD3D22"/>
    <w:rsid w:val="00BD4DA2"/>
    <w:rsid w:val="00BD4FE2"/>
    <w:rsid w:val="00BD7C4F"/>
    <w:rsid w:val="00BE08ED"/>
    <w:rsid w:val="00BE0AE3"/>
    <w:rsid w:val="00BE1777"/>
    <w:rsid w:val="00BE1DEA"/>
    <w:rsid w:val="00BE282E"/>
    <w:rsid w:val="00BE2915"/>
    <w:rsid w:val="00BE2CEF"/>
    <w:rsid w:val="00BE2F9C"/>
    <w:rsid w:val="00BE3564"/>
    <w:rsid w:val="00BE3792"/>
    <w:rsid w:val="00BE441F"/>
    <w:rsid w:val="00BE4645"/>
    <w:rsid w:val="00BE518F"/>
    <w:rsid w:val="00BE55B7"/>
    <w:rsid w:val="00BE5796"/>
    <w:rsid w:val="00BE675B"/>
    <w:rsid w:val="00BE6BBA"/>
    <w:rsid w:val="00BE7E84"/>
    <w:rsid w:val="00BF111C"/>
    <w:rsid w:val="00BF1AC6"/>
    <w:rsid w:val="00BF25D5"/>
    <w:rsid w:val="00BF351F"/>
    <w:rsid w:val="00BF39B6"/>
    <w:rsid w:val="00BF4CF1"/>
    <w:rsid w:val="00BF4DE6"/>
    <w:rsid w:val="00BF563E"/>
    <w:rsid w:val="00BF5BAD"/>
    <w:rsid w:val="00BF629A"/>
    <w:rsid w:val="00BF6470"/>
    <w:rsid w:val="00BF7000"/>
    <w:rsid w:val="00BF75CA"/>
    <w:rsid w:val="00BF7F74"/>
    <w:rsid w:val="00C0068C"/>
    <w:rsid w:val="00C00E25"/>
    <w:rsid w:val="00C01997"/>
    <w:rsid w:val="00C02315"/>
    <w:rsid w:val="00C025F4"/>
    <w:rsid w:val="00C02763"/>
    <w:rsid w:val="00C028BC"/>
    <w:rsid w:val="00C02A7D"/>
    <w:rsid w:val="00C03A56"/>
    <w:rsid w:val="00C0431C"/>
    <w:rsid w:val="00C04657"/>
    <w:rsid w:val="00C04A34"/>
    <w:rsid w:val="00C05918"/>
    <w:rsid w:val="00C05C34"/>
    <w:rsid w:val="00C06025"/>
    <w:rsid w:val="00C06C33"/>
    <w:rsid w:val="00C07B47"/>
    <w:rsid w:val="00C1045F"/>
    <w:rsid w:val="00C11578"/>
    <w:rsid w:val="00C1167C"/>
    <w:rsid w:val="00C116B2"/>
    <w:rsid w:val="00C12339"/>
    <w:rsid w:val="00C12372"/>
    <w:rsid w:val="00C126E6"/>
    <w:rsid w:val="00C13183"/>
    <w:rsid w:val="00C137AD"/>
    <w:rsid w:val="00C13C62"/>
    <w:rsid w:val="00C14E57"/>
    <w:rsid w:val="00C1527E"/>
    <w:rsid w:val="00C15BD3"/>
    <w:rsid w:val="00C15C6B"/>
    <w:rsid w:val="00C15E6A"/>
    <w:rsid w:val="00C16362"/>
    <w:rsid w:val="00C16392"/>
    <w:rsid w:val="00C16A0A"/>
    <w:rsid w:val="00C16EF0"/>
    <w:rsid w:val="00C17185"/>
    <w:rsid w:val="00C17235"/>
    <w:rsid w:val="00C17979"/>
    <w:rsid w:val="00C17B53"/>
    <w:rsid w:val="00C17EA5"/>
    <w:rsid w:val="00C206CF"/>
    <w:rsid w:val="00C21234"/>
    <w:rsid w:val="00C2147B"/>
    <w:rsid w:val="00C215F6"/>
    <w:rsid w:val="00C21CC2"/>
    <w:rsid w:val="00C228CC"/>
    <w:rsid w:val="00C22D3E"/>
    <w:rsid w:val="00C22E98"/>
    <w:rsid w:val="00C235D9"/>
    <w:rsid w:val="00C2363D"/>
    <w:rsid w:val="00C24164"/>
    <w:rsid w:val="00C24322"/>
    <w:rsid w:val="00C248DB"/>
    <w:rsid w:val="00C24B14"/>
    <w:rsid w:val="00C2507F"/>
    <w:rsid w:val="00C254B3"/>
    <w:rsid w:val="00C26121"/>
    <w:rsid w:val="00C265DD"/>
    <w:rsid w:val="00C26735"/>
    <w:rsid w:val="00C26930"/>
    <w:rsid w:val="00C26E70"/>
    <w:rsid w:val="00C2777C"/>
    <w:rsid w:val="00C301BB"/>
    <w:rsid w:val="00C3099B"/>
    <w:rsid w:val="00C30BA5"/>
    <w:rsid w:val="00C3114F"/>
    <w:rsid w:val="00C32944"/>
    <w:rsid w:val="00C34B67"/>
    <w:rsid w:val="00C34D41"/>
    <w:rsid w:val="00C354D7"/>
    <w:rsid w:val="00C35829"/>
    <w:rsid w:val="00C35E78"/>
    <w:rsid w:val="00C36029"/>
    <w:rsid w:val="00C3616B"/>
    <w:rsid w:val="00C36537"/>
    <w:rsid w:val="00C365E7"/>
    <w:rsid w:val="00C36B07"/>
    <w:rsid w:val="00C372DC"/>
    <w:rsid w:val="00C40AC5"/>
    <w:rsid w:val="00C41C94"/>
    <w:rsid w:val="00C43EDE"/>
    <w:rsid w:val="00C43F8B"/>
    <w:rsid w:val="00C445C2"/>
    <w:rsid w:val="00C4521C"/>
    <w:rsid w:val="00C455A6"/>
    <w:rsid w:val="00C4620C"/>
    <w:rsid w:val="00C466A2"/>
    <w:rsid w:val="00C46D27"/>
    <w:rsid w:val="00C46F46"/>
    <w:rsid w:val="00C5029D"/>
    <w:rsid w:val="00C50356"/>
    <w:rsid w:val="00C509CB"/>
    <w:rsid w:val="00C50D17"/>
    <w:rsid w:val="00C51A43"/>
    <w:rsid w:val="00C51BA1"/>
    <w:rsid w:val="00C526B7"/>
    <w:rsid w:val="00C52727"/>
    <w:rsid w:val="00C5293F"/>
    <w:rsid w:val="00C53092"/>
    <w:rsid w:val="00C5340D"/>
    <w:rsid w:val="00C5384E"/>
    <w:rsid w:val="00C53D44"/>
    <w:rsid w:val="00C5427B"/>
    <w:rsid w:val="00C5497E"/>
    <w:rsid w:val="00C54A30"/>
    <w:rsid w:val="00C54ABA"/>
    <w:rsid w:val="00C55740"/>
    <w:rsid w:val="00C56917"/>
    <w:rsid w:val="00C56A72"/>
    <w:rsid w:val="00C56C70"/>
    <w:rsid w:val="00C56E56"/>
    <w:rsid w:val="00C5774B"/>
    <w:rsid w:val="00C60275"/>
    <w:rsid w:val="00C61C01"/>
    <w:rsid w:val="00C61C56"/>
    <w:rsid w:val="00C637B9"/>
    <w:rsid w:val="00C63DF6"/>
    <w:rsid w:val="00C645B9"/>
    <w:rsid w:val="00C66377"/>
    <w:rsid w:val="00C668F5"/>
    <w:rsid w:val="00C66DBF"/>
    <w:rsid w:val="00C6710D"/>
    <w:rsid w:val="00C6747C"/>
    <w:rsid w:val="00C6788D"/>
    <w:rsid w:val="00C67D35"/>
    <w:rsid w:val="00C705CD"/>
    <w:rsid w:val="00C70E4E"/>
    <w:rsid w:val="00C71C72"/>
    <w:rsid w:val="00C730A1"/>
    <w:rsid w:val="00C7346D"/>
    <w:rsid w:val="00C735F6"/>
    <w:rsid w:val="00C74726"/>
    <w:rsid w:val="00C74A1C"/>
    <w:rsid w:val="00C75531"/>
    <w:rsid w:val="00C75624"/>
    <w:rsid w:val="00C757F9"/>
    <w:rsid w:val="00C76716"/>
    <w:rsid w:val="00C77200"/>
    <w:rsid w:val="00C77F55"/>
    <w:rsid w:val="00C8028B"/>
    <w:rsid w:val="00C80886"/>
    <w:rsid w:val="00C80A5E"/>
    <w:rsid w:val="00C80FD8"/>
    <w:rsid w:val="00C81033"/>
    <w:rsid w:val="00C815E3"/>
    <w:rsid w:val="00C83DBC"/>
    <w:rsid w:val="00C83E0E"/>
    <w:rsid w:val="00C85275"/>
    <w:rsid w:val="00C8580C"/>
    <w:rsid w:val="00C86065"/>
    <w:rsid w:val="00C900D9"/>
    <w:rsid w:val="00C9041A"/>
    <w:rsid w:val="00C904B9"/>
    <w:rsid w:val="00C90E3A"/>
    <w:rsid w:val="00C91086"/>
    <w:rsid w:val="00C91E22"/>
    <w:rsid w:val="00C91ECF"/>
    <w:rsid w:val="00C92760"/>
    <w:rsid w:val="00C92801"/>
    <w:rsid w:val="00C931A2"/>
    <w:rsid w:val="00C93373"/>
    <w:rsid w:val="00C93528"/>
    <w:rsid w:val="00C93AB9"/>
    <w:rsid w:val="00C947B5"/>
    <w:rsid w:val="00C949DF"/>
    <w:rsid w:val="00C957AD"/>
    <w:rsid w:val="00C957EE"/>
    <w:rsid w:val="00C95813"/>
    <w:rsid w:val="00C95DB7"/>
    <w:rsid w:val="00C9671D"/>
    <w:rsid w:val="00C96B0D"/>
    <w:rsid w:val="00C97DF6"/>
    <w:rsid w:val="00CA01D3"/>
    <w:rsid w:val="00CA0A53"/>
    <w:rsid w:val="00CA1723"/>
    <w:rsid w:val="00CA1E0A"/>
    <w:rsid w:val="00CA1E3A"/>
    <w:rsid w:val="00CA28CE"/>
    <w:rsid w:val="00CA2B2A"/>
    <w:rsid w:val="00CA3D7E"/>
    <w:rsid w:val="00CA4127"/>
    <w:rsid w:val="00CA52A4"/>
    <w:rsid w:val="00CA5444"/>
    <w:rsid w:val="00CA5AEF"/>
    <w:rsid w:val="00CA61F3"/>
    <w:rsid w:val="00CA6568"/>
    <w:rsid w:val="00CA6ABE"/>
    <w:rsid w:val="00CA71EF"/>
    <w:rsid w:val="00CA73F0"/>
    <w:rsid w:val="00CA740E"/>
    <w:rsid w:val="00CA794F"/>
    <w:rsid w:val="00CA7D4D"/>
    <w:rsid w:val="00CB0654"/>
    <w:rsid w:val="00CB07A7"/>
    <w:rsid w:val="00CB0FD8"/>
    <w:rsid w:val="00CB1B78"/>
    <w:rsid w:val="00CB1D20"/>
    <w:rsid w:val="00CB2F4B"/>
    <w:rsid w:val="00CB40A1"/>
    <w:rsid w:val="00CB5526"/>
    <w:rsid w:val="00CB5906"/>
    <w:rsid w:val="00CB65C7"/>
    <w:rsid w:val="00CB72F5"/>
    <w:rsid w:val="00CB7767"/>
    <w:rsid w:val="00CC07B9"/>
    <w:rsid w:val="00CC12B0"/>
    <w:rsid w:val="00CC19C6"/>
    <w:rsid w:val="00CC21C4"/>
    <w:rsid w:val="00CC29C5"/>
    <w:rsid w:val="00CC2F18"/>
    <w:rsid w:val="00CC4298"/>
    <w:rsid w:val="00CC443C"/>
    <w:rsid w:val="00CC4A40"/>
    <w:rsid w:val="00CC5887"/>
    <w:rsid w:val="00CC5D3E"/>
    <w:rsid w:val="00CC684E"/>
    <w:rsid w:val="00CC68F8"/>
    <w:rsid w:val="00CC6AA0"/>
    <w:rsid w:val="00CC6DD4"/>
    <w:rsid w:val="00CC7A39"/>
    <w:rsid w:val="00CD021E"/>
    <w:rsid w:val="00CD106F"/>
    <w:rsid w:val="00CD10D2"/>
    <w:rsid w:val="00CD1281"/>
    <w:rsid w:val="00CD12FF"/>
    <w:rsid w:val="00CD2F4E"/>
    <w:rsid w:val="00CD384B"/>
    <w:rsid w:val="00CD413A"/>
    <w:rsid w:val="00CD41E8"/>
    <w:rsid w:val="00CD4356"/>
    <w:rsid w:val="00CD534E"/>
    <w:rsid w:val="00CD57D3"/>
    <w:rsid w:val="00CD61F1"/>
    <w:rsid w:val="00CD6327"/>
    <w:rsid w:val="00CD69DD"/>
    <w:rsid w:val="00CD7676"/>
    <w:rsid w:val="00CD7D49"/>
    <w:rsid w:val="00CD7F5D"/>
    <w:rsid w:val="00CE053E"/>
    <w:rsid w:val="00CE0DB2"/>
    <w:rsid w:val="00CE18DF"/>
    <w:rsid w:val="00CE2410"/>
    <w:rsid w:val="00CE2DC9"/>
    <w:rsid w:val="00CE3A24"/>
    <w:rsid w:val="00CE426A"/>
    <w:rsid w:val="00CE4315"/>
    <w:rsid w:val="00CE4636"/>
    <w:rsid w:val="00CE5681"/>
    <w:rsid w:val="00CE59BD"/>
    <w:rsid w:val="00CE64CD"/>
    <w:rsid w:val="00CE6B50"/>
    <w:rsid w:val="00CE6B79"/>
    <w:rsid w:val="00CE6C72"/>
    <w:rsid w:val="00CE6FB2"/>
    <w:rsid w:val="00CE755F"/>
    <w:rsid w:val="00CE7B6C"/>
    <w:rsid w:val="00CF03C7"/>
    <w:rsid w:val="00CF054D"/>
    <w:rsid w:val="00CF0841"/>
    <w:rsid w:val="00CF1CA8"/>
    <w:rsid w:val="00CF1F89"/>
    <w:rsid w:val="00CF262A"/>
    <w:rsid w:val="00CF2CEC"/>
    <w:rsid w:val="00CF2ED7"/>
    <w:rsid w:val="00CF340C"/>
    <w:rsid w:val="00CF370B"/>
    <w:rsid w:val="00CF51F5"/>
    <w:rsid w:val="00CF558D"/>
    <w:rsid w:val="00CF6402"/>
    <w:rsid w:val="00CF661F"/>
    <w:rsid w:val="00CF726D"/>
    <w:rsid w:val="00CF7892"/>
    <w:rsid w:val="00D0068C"/>
    <w:rsid w:val="00D00875"/>
    <w:rsid w:val="00D012E8"/>
    <w:rsid w:val="00D013D6"/>
    <w:rsid w:val="00D014BF"/>
    <w:rsid w:val="00D01C37"/>
    <w:rsid w:val="00D01F35"/>
    <w:rsid w:val="00D02DC5"/>
    <w:rsid w:val="00D0309C"/>
    <w:rsid w:val="00D03AD8"/>
    <w:rsid w:val="00D03CA1"/>
    <w:rsid w:val="00D050C0"/>
    <w:rsid w:val="00D0778C"/>
    <w:rsid w:val="00D07BC2"/>
    <w:rsid w:val="00D1018D"/>
    <w:rsid w:val="00D10286"/>
    <w:rsid w:val="00D11A80"/>
    <w:rsid w:val="00D128BC"/>
    <w:rsid w:val="00D1323F"/>
    <w:rsid w:val="00D1376A"/>
    <w:rsid w:val="00D13EFB"/>
    <w:rsid w:val="00D13F7A"/>
    <w:rsid w:val="00D147D2"/>
    <w:rsid w:val="00D15442"/>
    <w:rsid w:val="00D15F86"/>
    <w:rsid w:val="00D165D8"/>
    <w:rsid w:val="00D16762"/>
    <w:rsid w:val="00D170EC"/>
    <w:rsid w:val="00D2039A"/>
    <w:rsid w:val="00D20D33"/>
    <w:rsid w:val="00D2149C"/>
    <w:rsid w:val="00D214D5"/>
    <w:rsid w:val="00D21F0A"/>
    <w:rsid w:val="00D2212D"/>
    <w:rsid w:val="00D22358"/>
    <w:rsid w:val="00D23A07"/>
    <w:rsid w:val="00D2406F"/>
    <w:rsid w:val="00D24238"/>
    <w:rsid w:val="00D24568"/>
    <w:rsid w:val="00D24D30"/>
    <w:rsid w:val="00D25A5C"/>
    <w:rsid w:val="00D25B82"/>
    <w:rsid w:val="00D2606B"/>
    <w:rsid w:val="00D262FE"/>
    <w:rsid w:val="00D27274"/>
    <w:rsid w:val="00D274C2"/>
    <w:rsid w:val="00D3043A"/>
    <w:rsid w:val="00D30EA2"/>
    <w:rsid w:val="00D3124C"/>
    <w:rsid w:val="00D314D3"/>
    <w:rsid w:val="00D318B7"/>
    <w:rsid w:val="00D3247B"/>
    <w:rsid w:val="00D3268F"/>
    <w:rsid w:val="00D33356"/>
    <w:rsid w:val="00D3337A"/>
    <w:rsid w:val="00D33484"/>
    <w:rsid w:val="00D346F6"/>
    <w:rsid w:val="00D36599"/>
    <w:rsid w:val="00D36D33"/>
    <w:rsid w:val="00D37052"/>
    <w:rsid w:val="00D401DB"/>
    <w:rsid w:val="00D411E8"/>
    <w:rsid w:val="00D41369"/>
    <w:rsid w:val="00D42558"/>
    <w:rsid w:val="00D428C9"/>
    <w:rsid w:val="00D4332F"/>
    <w:rsid w:val="00D43C14"/>
    <w:rsid w:val="00D44812"/>
    <w:rsid w:val="00D46618"/>
    <w:rsid w:val="00D468E6"/>
    <w:rsid w:val="00D4767D"/>
    <w:rsid w:val="00D47BFD"/>
    <w:rsid w:val="00D47F17"/>
    <w:rsid w:val="00D50907"/>
    <w:rsid w:val="00D51978"/>
    <w:rsid w:val="00D51A0A"/>
    <w:rsid w:val="00D5309A"/>
    <w:rsid w:val="00D53560"/>
    <w:rsid w:val="00D53712"/>
    <w:rsid w:val="00D5555B"/>
    <w:rsid w:val="00D5638F"/>
    <w:rsid w:val="00D56535"/>
    <w:rsid w:val="00D5658E"/>
    <w:rsid w:val="00D57738"/>
    <w:rsid w:val="00D60750"/>
    <w:rsid w:val="00D61969"/>
    <w:rsid w:val="00D61AB5"/>
    <w:rsid w:val="00D6327A"/>
    <w:rsid w:val="00D63CFD"/>
    <w:rsid w:val="00D65120"/>
    <w:rsid w:val="00D65310"/>
    <w:rsid w:val="00D65448"/>
    <w:rsid w:val="00D65D5B"/>
    <w:rsid w:val="00D665D3"/>
    <w:rsid w:val="00D71624"/>
    <w:rsid w:val="00D71C5C"/>
    <w:rsid w:val="00D73118"/>
    <w:rsid w:val="00D73342"/>
    <w:rsid w:val="00D7349E"/>
    <w:rsid w:val="00D734AE"/>
    <w:rsid w:val="00D73805"/>
    <w:rsid w:val="00D74122"/>
    <w:rsid w:val="00D75119"/>
    <w:rsid w:val="00D75644"/>
    <w:rsid w:val="00D767EC"/>
    <w:rsid w:val="00D76A49"/>
    <w:rsid w:val="00D77D62"/>
    <w:rsid w:val="00D807A3"/>
    <w:rsid w:val="00D8095D"/>
    <w:rsid w:val="00D80BFF"/>
    <w:rsid w:val="00D816CC"/>
    <w:rsid w:val="00D8265F"/>
    <w:rsid w:val="00D833EE"/>
    <w:rsid w:val="00D8363D"/>
    <w:rsid w:val="00D8421A"/>
    <w:rsid w:val="00D852D8"/>
    <w:rsid w:val="00D853CC"/>
    <w:rsid w:val="00D85A79"/>
    <w:rsid w:val="00D85C13"/>
    <w:rsid w:val="00D86EC6"/>
    <w:rsid w:val="00D871EA"/>
    <w:rsid w:val="00D87E4A"/>
    <w:rsid w:val="00D87ECA"/>
    <w:rsid w:val="00D90734"/>
    <w:rsid w:val="00D9101D"/>
    <w:rsid w:val="00D91F0A"/>
    <w:rsid w:val="00D92554"/>
    <w:rsid w:val="00D92BE4"/>
    <w:rsid w:val="00D93166"/>
    <w:rsid w:val="00D93560"/>
    <w:rsid w:val="00D936DD"/>
    <w:rsid w:val="00D93836"/>
    <w:rsid w:val="00D939DC"/>
    <w:rsid w:val="00D94195"/>
    <w:rsid w:val="00D95450"/>
    <w:rsid w:val="00D96926"/>
    <w:rsid w:val="00D97010"/>
    <w:rsid w:val="00D97231"/>
    <w:rsid w:val="00D974C8"/>
    <w:rsid w:val="00D97942"/>
    <w:rsid w:val="00DA0133"/>
    <w:rsid w:val="00DA2497"/>
    <w:rsid w:val="00DA29D0"/>
    <w:rsid w:val="00DA2F04"/>
    <w:rsid w:val="00DA3376"/>
    <w:rsid w:val="00DA3993"/>
    <w:rsid w:val="00DA39F3"/>
    <w:rsid w:val="00DA4B1E"/>
    <w:rsid w:val="00DA5A01"/>
    <w:rsid w:val="00DA7073"/>
    <w:rsid w:val="00DA7548"/>
    <w:rsid w:val="00DA7AAC"/>
    <w:rsid w:val="00DA7C1B"/>
    <w:rsid w:val="00DA7FF3"/>
    <w:rsid w:val="00DB17AB"/>
    <w:rsid w:val="00DB1AE6"/>
    <w:rsid w:val="00DB1AF5"/>
    <w:rsid w:val="00DB1D4A"/>
    <w:rsid w:val="00DB24B3"/>
    <w:rsid w:val="00DB3045"/>
    <w:rsid w:val="00DB38C6"/>
    <w:rsid w:val="00DB3ED3"/>
    <w:rsid w:val="00DB4182"/>
    <w:rsid w:val="00DB42BC"/>
    <w:rsid w:val="00DB4318"/>
    <w:rsid w:val="00DB51ED"/>
    <w:rsid w:val="00DB57D4"/>
    <w:rsid w:val="00DB6C0B"/>
    <w:rsid w:val="00DB7235"/>
    <w:rsid w:val="00DB740B"/>
    <w:rsid w:val="00DB7CC8"/>
    <w:rsid w:val="00DC027E"/>
    <w:rsid w:val="00DC053E"/>
    <w:rsid w:val="00DC0819"/>
    <w:rsid w:val="00DC0FC1"/>
    <w:rsid w:val="00DC164C"/>
    <w:rsid w:val="00DC17F2"/>
    <w:rsid w:val="00DC288C"/>
    <w:rsid w:val="00DC3299"/>
    <w:rsid w:val="00DC38BE"/>
    <w:rsid w:val="00DC4472"/>
    <w:rsid w:val="00DC4781"/>
    <w:rsid w:val="00DC47BD"/>
    <w:rsid w:val="00DC488D"/>
    <w:rsid w:val="00DC4B5F"/>
    <w:rsid w:val="00DC4CBC"/>
    <w:rsid w:val="00DC4F38"/>
    <w:rsid w:val="00DC51C3"/>
    <w:rsid w:val="00DC57D3"/>
    <w:rsid w:val="00DC591B"/>
    <w:rsid w:val="00DC5999"/>
    <w:rsid w:val="00DC5DA0"/>
    <w:rsid w:val="00DC6348"/>
    <w:rsid w:val="00DC752F"/>
    <w:rsid w:val="00DC7DAD"/>
    <w:rsid w:val="00DC7F08"/>
    <w:rsid w:val="00DD00AD"/>
    <w:rsid w:val="00DD0C88"/>
    <w:rsid w:val="00DD1084"/>
    <w:rsid w:val="00DD11D0"/>
    <w:rsid w:val="00DD2525"/>
    <w:rsid w:val="00DD2882"/>
    <w:rsid w:val="00DD2E19"/>
    <w:rsid w:val="00DD38B1"/>
    <w:rsid w:val="00DD491E"/>
    <w:rsid w:val="00DD54AE"/>
    <w:rsid w:val="00DD61BA"/>
    <w:rsid w:val="00DD61D4"/>
    <w:rsid w:val="00DD63BC"/>
    <w:rsid w:val="00DD77EF"/>
    <w:rsid w:val="00DE1197"/>
    <w:rsid w:val="00DE1718"/>
    <w:rsid w:val="00DE3298"/>
    <w:rsid w:val="00DE33AC"/>
    <w:rsid w:val="00DE351A"/>
    <w:rsid w:val="00DE423C"/>
    <w:rsid w:val="00DE46AC"/>
    <w:rsid w:val="00DE48BD"/>
    <w:rsid w:val="00DE4CDC"/>
    <w:rsid w:val="00DE4FC1"/>
    <w:rsid w:val="00DE5573"/>
    <w:rsid w:val="00DE5850"/>
    <w:rsid w:val="00DE652B"/>
    <w:rsid w:val="00DE6D2C"/>
    <w:rsid w:val="00DE6D34"/>
    <w:rsid w:val="00DE7194"/>
    <w:rsid w:val="00DE72A1"/>
    <w:rsid w:val="00DE739C"/>
    <w:rsid w:val="00DE73A8"/>
    <w:rsid w:val="00DE7764"/>
    <w:rsid w:val="00DE7792"/>
    <w:rsid w:val="00DE782E"/>
    <w:rsid w:val="00DF0822"/>
    <w:rsid w:val="00DF12FA"/>
    <w:rsid w:val="00DF1A1F"/>
    <w:rsid w:val="00DF2500"/>
    <w:rsid w:val="00DF29F4"/>
    <w:rsid w:val="00DF3261"/>
    <w:rsid w:val="00DF4FCC"/>
    <w:rsid w:val="00DF51B3"/>
    <w:rsid w:val="00DF5318"/>
    <w:rsid w:val="00DF5B83"/>
    <w:rsid w:val="00DF5BA7"/>
    <w:rsid w:val="00DF5BF6"/>
    <w:rsid w:val="00DF6190"/>
    <w:rsid w:val="00DF6246"/>
    <w:rsid w:val="00DF68E7"/>
    <w:rsid w:val="00DF6B7F"/>
    <w:rsid w:val="00DF7645"/>
    <w:rsid w:val="00E012D5"/>
    <w:rsid w:val="00E01361"/>
    <w:rsid w:val="00E01661"/>
    <w:rsid w:val="00E017F6"/>
    <w:rsid w:val="00E01805"/>
    <w:rsid w:val="00E0234A"/>
    <w:rsid w:val="00E02AF0"/>
    <w:rsid w:val="00E02E9B"/>
    <w:rsid w:val="00E02F03"/>
    <w:rsid w:val="00E03456"/>
    <w:rsid w:val="00E03B11"/>
    <w:rsid w:val="00E0455F"/>
    <w:rsid w:val="00E047A6"/>
    <w:rsid w:val="00E04CB8"/>
    <w:rsid w:val="00E05645"/>
    <w:rsid w:val="00E05AC5"/>
    <w:rsid w:val="00E06272"/>
    <w:rsid w:val="00E067FD"/>
    <w:rsid w:val="00E07AF8"/>
    <w:rsid w:val="00E1016F"/>
    <w:rsid w:val="00E105D5"/>
    <w:rsid w:val="00E11541"/>
    <w:rsid w:val="00E1181C"/>
    <w:rsid w:val="00E11FFD"/>
    <w:rsid w:val="00E12042"/>
    <w:rsid w:val="00E1245C"/>
    <w:rsid w:val="00E125CE"/>
    <w:rsid w:val="00E12EBA"/>
    <w:rsid w:val="00E12EE5"/>
    <w:rsid w:val="00E13074"/>
    <w:rsid w:val="00E1345A"/>
    <w:rsid w:val="00E13C92"/>
    <w:rsid w:val="00E146A5"/>
    <w:rsid w:val="00E151B2"/>
    <w:rsid w:val="00E156A1"/>
    <w:rsid w:val="00E16599"/>
    <w:rsid w:val="00E169A2"/>
    <w:rsid w:val="00E17274"/>
    <w:rsid w:val="00E176FB"/>
    <w:rsid w:val="00E17885"/>
    <w:rsid w:val="00E21303"/>
    <w:rsid w:val="00E220C6"/>
    <w:rsid w:val="00E22B14"/>
    <w:rsid w:val="00E22C20"/>
    <w:rsid w:val="00E2314C"/>
    <w:rsid w:val="00E24823"/>
    <w:rsid w:val="00E25A49"/>
    <w:rsid w:val="00E260C5"/>
    <w:rsid w:val="00E26B17"/>
    <w:rsid w:val="00E27006"/>
    <w:rsid w:val="00E270B1"/>
    <w:rsid w:val="00E27998"/>
    <w:rsid w:val="00E279FF"/>
    <w:rsid w:val="00E3002E"/>
    <w:rsid w:val="00E309F0"/>
    <w:rsid w:val="00E30A5F"/>
    <w:rsid w:val="00E311BC"/>
    <w:rsid w:val="00E316B4"/>
    <w:rsid w:val="00E31851"/>
    <w:rsid w:val="00E323EA"/>
    <w:rsid w:val="00E327AD"/>
    <w:rsid w:val="00E33100"/>
    <w:rsid w:val="00E334C8"/>
    <w:rsid w:val="00E3472B"/>
    <w:rsid w:val="00E35384"/>
    <w:rsid w:val="00E35CBE"/>
    <w:rsid w:val="00E36C9E"/>
    <w:rsid w:val="00E36FEA"/>
    <w:rsid w:val="00E37725"/>
    <w:rsid w:val="00E40090"/>
    <w:rsid w:val="00E40A14"/>
    <w:rsid w:val="00E4213A"/>
    <w:rsid w:val="00E424A6"/>
    <w:rsid w:val="00E42CA2"/>
    <w:rsid w:val="00E4367E"/>
    <w:rsid w:val="00E443E7"/>
    <w:rsid w:val="00E44C80"/>
    <w:rsid w:val="00E44F33"/>
    <w:rsid w:val="00E4526A"/>
    <w:rsid w:val="00E452CC"/>
    <w:rsid w:val="00E457C3"/>
    <w:rsid w:val="00E46828"/>
    <w:rsid w:val="00E468E0"/>
    <w:rsid w:val="00E46CB0"/>
    <w:rsid w:val="00E47012"/>
    <w:rsid w:val="00E474AF"/>
    <w:rsid w:val="00E501D1"/>
    <w:rsid w:val="00E50427"/>
    <w:rsid w:val="00E5049D"/>
    <w:rsid w:val="00E5055B"/>
    <w:rsid w:val="00E50FE9"/>
    <w:rsid w:val="00E511F1"/>
    <w:rsid w:val="00E51741"/>
    <w:rsid w:val="00E545F1"/>
    <w:rsid w:val="00E55501"/>
    <w:rsid w:val="00E55D5F"/>
    <w:rsid w:val="00E56E29"/>
    <w:rsid w:val="00E571F5"/>
    <w:rsid w:val="00E575DD"/>
    <w:rsid w:val="00E57841"/>
    <w:rsid w:val="00E57B03"/>
    <w:rsid w:val="00E57E7A"/>
    <w:rsid w:val="00E57F8A"/>
    <w:rsid w:val="00E60281"/>
    <w:rsid w:val="00E6033F"/>
    <w:rsid w:val="00E6036D"/>
    <w:rsid w:val="00E6095C"/>
    <w:rsid w:val="00E61384"/>
    <w:rsid w:val="00E614DF"/>
    <w:rsid w:val="00E61A60"/>
    <w:rsid w:val="00E61E32"/>
    <w:rsid w:val="00E62503"/>
    <w:rsid w:val="00E6253B"/>
    <w:rsid w:val="00E62920"/>
    <w:rsid w:val="00E6463F"/>
    <w:rsid w:val="00E6471A"/>
    <w:rsid w:val="00E65032"/>
    <w:rsid w:val="00E65F71"/>
    <w:rsid w:val="00E66107"/>
    <w:rsid w:val="00E66C47"/>
    <w:rsid w:val="00E701FC"/>
    <w:rsid w:val="00E70418"/>
    <w:rsid w:val="00E70966"/>
    <w:rsid w:val="00E70F23"/>
    <w:rsid w:val="00E70F4A"/>
    <w:rsid w:val="00E7171A"/>
    <w:rsid w:val="00E71DA3"/>
    <w:rsid w:val="00E723FC"/>
    <w:rsid w:val="00E728CF"/>
    <w:rsid w:val="00E72D21"/>
    <w:rsid w:val="00E72EAB"/>
    <w:rsid w:val="00E72F63"/>
    <w:rsid w:val="00E72FC5"/>
    <w:rsid w:val="00E73664"/>
    <w:rsid w:val="00E73C37"/>
    <w:rsid w:val="00E73F2C"/>
    <w:rsid w:val="00E7422F"/>
    <w:rsid w:val="00E74549"/>
    <w:rsid w:val="00E745CA"/>
    <w:rsid w:val="00E746F3"/>
    <w:rsid w:val="00E747EF"/>
    <w:rsid w:val="00E74FE7"/>
    <w:rsid w:val="00E75152"/>
    <w:rsid w:val="00E75630"/>
    <w:rsid w:val="00E7583D"/>
    <w:rsid w:val="00E75DC4"/>
    <w:rsid w:val="00E76AC7"/>
    <w:rsid w:val="00E7745F"/>
    <w:rsid w:val="00E77AF0"/>
    <w:rsid w:val="00E802C0"/>
    <w:rsid w:val="00E807A4"/>
    <w:rsid w:val="00E807D5"/>
    <w:rsid w:val="00E8108D"/>
    <w:rsid w:val="00E81633"/>
    <w:rsid w:val="00E81BCB"/>
    <w:rsid w:val="00E81CA6"/>
    <w:rsid w:val="00E82382"/>
    <w:rsid w:val="00E82CE0"/>
    <w:rsid w:val="00E830FF"/>
    <w:rsid w:val="00E8470B"/>
    <w:rsid w:val="00E84871"/>
    <w:rsid w:val="00E84A91"/>
    <w:rsid w:val="00E86E17"/>
    <w:rsid w:val="00E8708F"/>
    <w:rsid w:val="00E87331"/>
    <w:rsid w:val="00E905B1"/>
    <w:rsid w:val="00E90BFA"/>
    <w:rsid w:val="00E913C2"/>
    <w:rsid w:val="00E91AD3"/>
    <w:rsid w:val="00E91D93"/>
    <w:rsid w:val="00E91E69"/>
    <w:rsid w:val="00E929BB"/>
    <w:rsid w:val="00E9357F"/>
    <w:rsid w:val="00E938BF"/>
    <w:rsid w:val="00E93AA1"/>
    <w:rsid w:val="00E93B13"/>
    <w:rsid w:val="00E93DCB"/>
    <w:rsid w:val="00E948EB"/>
    <w:rsid w:val="00E94A87"/>
    <w:rsid w:val="00E94F74"/>
    <w:rsid w:val="00E94F9B"/>
    <w:rsid w:val="00E9549A"/>
    <w:rsid w:val="00E95DC5"/>
    <w:rsid w:val="00E963C7"/>
    <w:rsid w:val="00E96FF9"/>
    <w:rsid w:val="00E975E4"/>
    <w:rsid w:val="00E97AD9"/>
    <w:rsid w:val="00E97F57"/>
    <w:rsid w:val="00EA1668"/>
    <w:rsid w:val="00EA1DA8"/>
    <w:rsid w:val="00EA2FA3"/>
    <w:rsid w:val="00EA35A5"/>
    <w:rsid w:val="00EA36FF"/>
    <w:rsid w:val="00EA43A9"/>
    <w:rsid w:val="00EA4A32"/>
    <w:rsid w:val="00EA4DDA"/>
    <w:rsid w:val="00EA5959"/>
    <w:rsid w:val="00EA5D4D"/>
    <w:rsid w:val="00EB02D6"/>
    <w:rsid w:val="00EB109B"/>
    <w:rsid w:val="00EB19A3"/>
    <w:rsid w:val="00EB2121"/>
    <w:rsid w:val="00EB227B"/>
    <w:rsid w:val="00EB45E6"/>
    <w:rsid w:val="00EB4E0F"/>
    <w:rsid w:val="00EB5BB5"/>
    <w:rsid w:val="00EB5E7B"/>
    <w:rsid w:val="00EB5EDF"/>
    <w:rsid w:val="00EB62DA"/>
    <w:rsid w:val="00EB6454"/>
    <w:rsid w:val="00EB686C"/>
    <w:rsid w:val="00EB6EF8"/>
    <w:rsid w:val="00EB7216"/>
    <w:rsid w:val="00EB7CE8"/>
    <w:rsid w:val="00EC028A"/>
    <w:rsid w:val="00EC0EA7"/>
    <w:rsid w:val="00EC15B7"/>
    <w:rsid w:val="00EC1992"/>
    <w:rsid w:val="00EC19A3"/>
    <w:rsid w:val="00EC29A9"/>
    <w:rsid w:val="00EC2A59"/>
    <w:rsid w:val="00EC2EB1"/>
    <w:rsid w:val="00EC362D"/>
    <w:rsid w:val="00EC3878"/>
    <w:rsid w:val="00EC3E4B"/>
    <w:rsid w:val="00EC3F23"/>
    <w:rsid w:val="00EC4666"/>
    <w:rsid w:val="00EC467E"/>
    <w:rsid w:val="00EC4988"/>
    <w:rsid w:val="00EC4CAF"/>
    <w:rsid w:val="00EC4CE6"/>
    <w:rsid w:val="00EC4E0A"/>
    <w:rsid w:val="00EC574B"/>
    <w:rsid w:val="00EC5978"/>
    <w:rsid w:val="00EC657B"/>
    <w:rsid w:val="00EC676F"/>
    <w:rsid w:val="00EC78E6"/>
    <w:rsid w:val="00ED012C"/>
    <w:rsid w:val="00ED0C4E"/>
    <w:rsid w:val="00ED0D2F"/>
    <w:rsid w:val="00ED0DDB"/>
    <w:rsid w:val="00ED14EE"/>
    <w:rsid w:val="00ED168C"/>
    <w:rsid w:val="00ED16B6"/>
    <w:rsid w:val="00ED1AC6"/>
    <w:rsid w:val="00ED1BD0"/>
    <w:rsid w:val="00ED26A4"/>
    <w:rsid w:val="00ED2BB1"/>
    <w:rsid w:val="00ED45EA"/>
    <w:rsid w:val="00ED46C5"/>
    <w:rsid w:val="00ED5136"/>
    <w:rsid w:val="00ED55E8"/>
    <w:rsid w:val="00ED570A"/>
    <w:rsid w:val="00ED6F5C"/>
    <w:rsid w:val="00ED70FE"/>
    <w:rsid w:val="00ED790A"/>
    <w:rsid w:val="00EE0082"/>
    <w:rsid w:val="00EE117D"/>
    <w:rsid w:val="00EE1CF7"/>
    <w:rsid w:val="00EE1EB8"/>
    <w:rsid w:val="00EE207C"/>
    <w:rsid w:val="00EE350D"/>
    <w:rsid w:val="00EE3620"/>
    <w:rsid w:val="00EE383E"/>
    <w:rsid w:val="00EE58A1"/>
    <w:rsid w:val="00EE67F2"/>
    <w:rsid w:val="00EF0CCC"/>
    <w:rsid w:val="00EF123A"/>
    <w:rsid w:val="00EF1647"/>
    <w:rsid w:val="00EF1A20"/>
    <w:rsid w:val="00EF1A40"/>
    <w:rsid w:val="00EF1CF3"/>
    <w:rsid w:val="00EF2EA5"/>
    <w:rsid w:val="00EF3181"/>
    <w:rsid w:val="00EF32FC"/>
    <w:rsid w:val="00EF38D5"/>
    <w:rsid w:val="00EF3CEE"/>
    <w:rsid w:val="00EF3D23"/>
    <w:rsid w:val="00EF4E9A"/>
    <w:rsid w:val="00EF596A"/>
    <w:rsid w:val="00EF5F56"/>
    <w:rsid w:val="00EF65CD"/>
    <w:rsid w:val="00EF76AE"/>
    <w:rsid w:val="00EF79F8"/>
    <w:rsid w:val="00EF7C99"/>
    <w:rsid w:val="00EF7F35"/>
    <w:rsid w:val="00F00559"/>
    <w:rsid w:val="00F00933"/>
    <w:rsid w:val="00F00F0F"/>
    <w:rsid w:val="00F0166F"/>
    <w:rsid w:val="00F01A01"/>
    <w:rsid w:val="00F01A35"/>
    <w:rsid w:val="00F01EF9"/>
    <w:rsid w:val="00F025B5"/>
    <w:rsid w:val="00F025D8"/>
    <w:rsid w:val="00F02C9A"/>
    <w:rsid w:val="00F02D1D"/>
    <w:rsid w:val="00F0359D"/>
    <w:rsid w:val="00F03657"/>
    <w:rsid w:val="00F037A8"/>
    <w:rsid w:val="00F0390C"/>
    <w:rsid w:val="00F03B24"/>
    <w:rsid w:val="00F03C85"/>
    <w:rsid w:val="00F045BE"/>
    <w:rsid w:val="00F0539D"/>
    <w:rsid w:val="00F06443"/>
    <w:rsid w:val="00F06D4B"/>
    <w:rsid w:val="00F074C5"/>
    <w:rsid w:val="00F10281"/>
    <w:rsid w:val="00F102D4"/>
    <w:rsid w:val="00F10633"/>
    <w:rsid w:val="00F10BA6"/>
    <w:rsid w:val="00F10C64"/>
    <w:rsid w:val="00F1115E"/>
    <w:rsid w:val="00F116EA"/>
    <w:rsid w:val="00F1235A"/>
    <w:rsid w:val="00F126D2"/>
    <w:rsid w:val="00F12ABC"/>
    <w:rsid w:val="00F12BCF"/>
    <w:rsid w:val="00F130BB"/>
    <w:rsid w:val="00F13483"/>
    <w:rsid w:val="00F13D32"/>
    <w:rsid w:val="00F146CE"/>
    <w:rsid w:val="00F147A9"/>
    <w:rsid w:val="00F14C22"/>
    <w:rsid w:val="00F1650E"/>
    <w:rsid w:val="00F16982"/>
    <w:rsid w:val="00F16E33"/>
    <w:rsid w:val="00F1799C"/>
    <w:rsid w:val="00F20F0B"/>
    <w:rsid w:val="00F21209"/>
    <w:rsid w:val="00F2126D"/>
    <w:rsid w:val="00F21ABB"/>
    <w:rsid w:val="00F2271B"/>
    <w:rsid w:val="00F22CAD"/>
    <w:rsid w:val="00F22DE1"/>
    <w:rsid w:val="00F2340E"/>
    <w:rsid w:val="00F235A4"/>
    <w:rsid w:val="00F236EC"/>
    <w:rsid w:val="00F23F94"/>
    <w:rsid w:val="00F243A9"/>
    <w:rsid w:val="00F245E7"/>
    <w:rsid w:val="00F24698"/>
    <w:rsid w:val="00F25C39"/>
    <w:rsid w:val="00F26053"/>
    <w:rsid w:val="00F2661D"/>
    <w:rsid w:val="00F26E9A"/>
    <w:rsid w:val="00F2704D"/>
    <w:rsid w:val="00F27404"/>
    <w:rsid w:val="00F276FC"/>
    <w:rsid w:val="00F27751"/>
    <w:rsid w:val="00F27886"/>
    <w:rsid w:val="00F313EC"/>
    <w:rsid w:val="00F3218E"/>
    <w:rsid w:val="00F32C42"/>
    <w:rsid w:val="00F33211"/>
    <w:rsid w:val="00F337F6"/>
    <w:rsid w:val="00F34709"/>
    <w:rsid w:val="00F347E7"/>
    <w:rsid w:val="00F34807"/>
    <w:rsid w:val="00F35841"/>
    <w:rsid w:val="00F363C7"/>
    <w:rsid w:val="00F365FD"/>
    <w:rsid w:val="00F37D07"/>
    <w:rsid w:val="00F4047B"/>
    <w:rsid w:val="00F409C3"/>
    <w:rsid w:val="00F40D8B"/>
    <w:rsid w:val="00F41986"/>
    <w:rsid w:val="00F42469"/>
    <w:rsid w:val="00F42EC8"/>
    <w:rsid w:val="00F43786"/>
    <w:rsid w:val="00F43978"/>
    <w:rsid w:val="00F44DEE"/>
    <w:rsid w:val="00F44E84"/>
    <w:rsid w:val="00F4511E"/>
    <w:rsid w:val="00F45DFE"/>
    <w:rsid w:val="00F45F46"/>
    <w:rsid w:val="00F464E7"/>
    <w:rsid w:val="00F472E6"/>
    <w:rsid w:val="00F47F08"/>
    <w:rsid w:val="00F5013A"/>
    <w:rsid w:val="00F50248"/>
    <w:rsid w:val="00F50838"/>
    <w:rsid w:val="00F50CFA"/>
    <w:rsid w:val="00F50E1E"/>
    <w:rsid w:val="00F516AB"/>
    <w:rsid w:val="00F52023"/>
    <w:rsid w:val="00F527DC"/>
    <w:rsid w:val="00F52E79"/>
    <w:rsid w:val="00F540D3"/>
    <w:rsid w:val="00F5433A"/>
    <w:rsid w:val="00F548F9"/>
    <w:rsid w:val="00F54A55"/>
    <w:rsid w:val="00F56E1A"/>
    <w:rsid w:val="00F60B10"/>
    <w:rsid w:val="00F61056"/>
    <w:rsid w:val="00F613AD"/>
    <w:rsid w:val="00F61A6E"/>
    <w:rsid w:val="00F62791"/>
    <w:rsid w:val="00F640FE"/>
    <w:rsid w:val="00F64ED3"/>
    <w:rsid w:val="00F65131"/>
    <w:rsid w:val="00F65DC4"/>
    <w:rsid w:val="00F66DFA"/>
    <w:rsid w:val="00F66E71"/>
    <w:rsid w:val="00F67E12"/>
    <w:rsid w:val="00F70404"/>
    <w:rsid w:val="00F705C5"/>
    <w:rsid w:val="00F71255"/>
    <w:rsid w:val="00F71E5B"/>
    <w:rsid w:val="00F729AF"/>
    <w:rsid w:val="00F73320"/>
    <w:rsid w:val="00F73396"/>
    <w:rsid w:val="00F740DE"/>
    <w:rsid w:val="00F74BD7"/>
    <w:rsid w:val="00F750DF"/>
    <w:rsid w:val="00F75E87"/>
    <w:rsid w:val="00F77027"/>
    <w:rsid w:val="00F80517"/>
    <w:rsid w:val="00F81BA6"/>
    <w:rsid w:val="00F824F3"/>
    <w:rsid w:val="00F8276F"/>
    <w:rsid w:val="00F82A43"/>
    <w:rsid w:val="00F82E22"/>
    <w:rsid w:val="00F83443"/>
    <w:rsid w:val="00F835CA"/>
    <w:rsid w:val="00F83AF5"/>
    <w:rsid w:val="00F83E3C"/>
    <w:rsid w:val="00F83FE8"/>
    <w:rsid w:val="00F84033"/>
    <w:rsid w:val="00F84962"/>
    <w:rsid w:val="00F85134"/>
    <w:rsid w:val="00F85887"/>
    <w:rsid w:val="00F85B20"/>
    <w:rsid w:val="00F85CD2"/>
    <w:rsid w:val="00F85F60"/>
    <w:rsid w:val="00F863B9"/>
    <w:rsid w:val="00F87367"/>
    <w:rsid w:val="00F87977"/>
    <w:rsid w:val="00F87A2F"/>
    <w:rsid w:val="00F87EE9"/>
    <w:rsid w:val="00F91310"/>
    <w:rsid w:val="00F9165E"/>
    <w:rsid w:val="00F92E8F"/>
    <w:rsid w:val="00F92F98"/>
    <w:rsid w:val="00F93FDC"/>
    <w:rsid w:val="00F945C4"/>
    <w:rsid w:val="00F9514D"/>
    <w:rsid w:val="00F9550F"/>
    <w:rsid w:val="00F962A2"/>
    <w:rsid w:val="00F96AA9"/>
    <w:rsid w:val="00F97E4D"/>
    <w:rsid w:val="00FA0354"/>
    <w:rsid w:val="00FA09CF"/>
    <w:rsid w:val="00FA1276"/>
    <w:rsid w:val="00FA1F25"/>
    <w:rsid w:val="00FA2580"/>
    <w:rsid w:val="00FA3C36"/>
    <w:rsid w:val="00FA5673"/>
    <w:rsid w:val="00FA6406"/>
    <w:rsid w:val="00FA6B26"/>
    <w:rsid w:val="00FA7166"/>
    <w:rsid w:val="00FA7F19"/>
    <w:rsid w:val="00FB004E"/>
    <w:rsid w:val="00FB13FF"/>
    <w:rsid w:val="00FB1621"/>
    <w:rsid w:val="00FB1660"/>
    <w:rsid w:val="00FB1B5E"/>
    <w:rsid w:val="00FB23E0"/>
    <w:rsid w:val="00FB28A8"/>
    <w:rsid w:val="00FB2A14"/>
    <w:rsid w:val="00FB2F71"/>
    <w:rsid w:val="00FB302E"/>
    <w:rsid w:val="00FB36F7"/>
    <w:rsid w:val="00FB3A6A"/>
    <w:rsid w:val="00FB40ED"/>
    <w:rsid w:val="00FB4284"/>
    <w:rsid w:val="00FB43C6"/>
    <w:rsid w:val="00FB54A7"/>
    <w:rsid w:val="00FB55A2"/>
    <w:rsid w:val="00FB6317"/>
    <w:rsid w:val="00FB644D"/>
    <w:rsid w:val="00FB7172"/>
    <w:rsid w:val="00FB75C6"/>
    <w:rsid w:val="00FB78B3"/>
    <w:rsid w:val="00FC0153"/>
    <w:rsid w:val="00FC0238"/>
    <w:rsid w:val="00FC0EEB"/>
    <w:rsid w:val="00FC16D7"/>
    <w:rsid w:val="00FC1FF3"/>
    <w:rsid w:val="00FC2817"/>
    <w:rsid w:val="00FC30CF"/>
    <w:rsid w:val="00FC3952"/>
    <w:rsid w:val="00FC4A28"/>
    <w:rsid w:val="00FC57F1"/>
    <w:rsid w:val="00FC5B44"/>
    <w:rsid w:val="00FC5F1E"/>
    <w:rsid w:val="00FC6650"/>
    <w:rsid w:val="00FC73A4"/>
    <w:rsid w:val="00FC78B6"/>
    <w:rsid w:val="00FD0230"/>
    <w:rsid w:val="00FD0542"/>
    <w:rsid w:val="00FD07D2"/>
    <w:rsid w:val="00FD0E4C"/>
    <w:rsid w:val="00FD18CB"/>
    <w:rsid w:val="00FD1A86"/>
    <w:rsid w:val="00FD1C08"/>
    <w:rsid w:val="00FD3723"/>
    <w:rsid w:val="00FD38C3"/>
    <w:rsid w:val="00FD510B"/>
    <w:rsid w:val="00FD5ED7"/>
    <w:rsid w:val="00FD6F5C"/>
    <w:rsid w:val="00FD7D6C"/>
    <w:rsid w:val="00FE0307"/>
    <w:rsid w:val="00FE03DB"/>
    <w:rsid w:val="00FE0B55"/>
    <w:rsid w:val="00FE0BDE"/>
    <w:rsid w:val="00FE1574"/>
    <w:rsid w:val="00FE178F"/>
    <w:rsid w:val="00FE255B"/>
    <w:rsid w:val="00FE2673"/>
    <w:rsid w:val="00FE2AA8"/>
    <w:rsid w:val="00FE3492"/>
    <w:rsid w:val="00FE37D2"/>
    <w:rsid w:val="00FE38D5"/>
    <w:rsid w:val="00FE494F"/>
    <w:rsid w:val="00FE580C"/>
    <w:rsid w:val="00FE6620"/>
    <w:rsid w:val="00FE6761"/>
    <w:rsid w:val="00FE7FA0"/>
    <w:rsid w:val="00FF0077"/>
    <w:rsid w:val="00FF0C32"/>
    <w:rsid w:val="00FF0F27"/>
    <w:rsid w:val="00FF1F87"/>
    <w:rsid w:val="00FF2A0B"/>
    <w:rsid w:val="00FF2A52"/>
    <w:rsid w:val="00FF37B8"/>
    <w:rsid w:val="00FF4185"/>
    <w:rsid w:val="00FF44AE"/>
    <w:rsid w:val="00FF4774"/>
    <w:rsid w:val="00FF4B67"/>
    <w:rsid w:val="00FF4BF0"/>
    <w:rsid w:val="00FF5B5A"/>
    <w:rsid w:val="00FF6008"/>
    <w:rsid w:val="00FF65DF"/>
    <w:rsid w:val="00FF666A"/>
    <w:rsid w:val="00FF6887"/>
    <w:rsid w:val="00FF6A8A"/>
    <w:rsid w:val="00FF6ADB"/>
    <w:rsid w:val="00FF6C15"/>
    <w:rsid w:val="00FF74E8"/>
    <w:rsid w:val="00FF7A7F"/>
    <w:rsid w:val="00FF7E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341DF0"/>
  <w14:defaultImageDpi w14:val="32767"/>
  <w15:chartTrackingRefBased/>
  <w15:docId w15:val="{97AFEB10-9CC5-BD4B-80C9-BD13CC3CD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65D8"/>
    <w:pPr>
      <w:spacing w:line="480" w:lineRule="auto"/>
    </w:pPr>
    <w:rPr>
      <w:rFonts w:ascii="Times New Roman" w:hAnsi="Times New Roman"/>
    </w:rPr>
  </w:style>
  <w:style w:type="paragraph" w:styleId="Heading1">
    <w:name w:val="heading 1"/>
    <w:basedOn w:val="Normal"/>
    <w:next w:val="Normal"/>
    <w:link w:val="Heading1Char"/>
    <w:uiPriority w:val="9"/>
    <w:qFormat/>
    <w:rsid w:val="008E77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E77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E77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E778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E778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E778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841A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538F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538F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7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E778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E778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8E778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E778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E778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841A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538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538F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165D8"/>
    <w:pPr>
      <w:ind w:left="720"/>
      <w:contextualSpacing/>
    </w:pPr>
  </w:style>
  <w:style w:type="paragraph" w:customStyle="1" w:styleId="ThesisSectionHeader">
    <w:name w:val="Thesis Section Header"/>
    <w:basedOn w:val="Normal"/>
    <w:autoRedefine/>
    <w:qFormat/>
    <w:rsid w:val="001C71D2"/>
    <w:rPr>
      <w:b/>
      <w:bCs/>
      <w:caps/>
      <w:lang w:val="en-CA"/>
    </w:rPr>
  </w:style>
  <w:style w:type="paragraph" w:customStyle="1" w:styleId="ThesisTableList">
    <w:name w:val="Thesis Table List"/>
    <w:basedOn w:val="Normal"/>
    <w:qFormat/>
    <w:rsid w:val="002B6E3E"/>
    <w:rPr>
      <w:bCs/>
    </w:rPr>
  </w:style>
  <w:style w:type="paragraph" w:customStyle="1" w:styleId="ThesisTitle">
    <w:name w:val="Thesis Title"/>
    <w:basedOn w:val="Normal"/>
    <w:qFormat/>
    <w:rsid w:val="002B6E3E"/>
    <w:rPr>
      <w:i/>
      <w:iCs/>
    </w:rPr>
  </w:style>
  <w:style w:type="character" w:styleId="LineNumber">
    <w:name w:val="line number"/>
    <w:basedOn w:val="DefaultParagraphFont"/>
    <w:uiPriority w:val="99"/>
    <w:semiHidden/>
    <w:unhideWhenUsed/>
    <w:rsid w:val="00D165D8"/>
  </w:style>
  <w:style w:type="table" w:styleId="TableGrid">
    <w:name w:val="Table Grid"/>
    <w:basedOn w:val="TableNormal"/>
    <w:uiPriority w:val="39"/>
    <w:rsid w:val="008E778A"/>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778A"/>
    <w:rPr>
      <w:color w:val="0563C1" w:themeColor="hyperlink"/>
      <w:u w:val="single"/>
    </w:rPr>
  </w:style>
  <w:style w:type="paragraph" w:customStyle="1" w:styleId="Thesis101">
    <w:name w:val="Thesis 1.0.1"/>
    <w:basedOn w:val="Normal"/>
    <w:qFormat/>
    <w:rsid w:val="008E778A"/>
    <w:rPr>
      <w:rFonts w:cs="Times New Roman"/>
      <w:i/>
      <w:iCs/>
      <w:lang w:val="en-CA"/>
    </w:rPr>
  </w:style>
  <w:style w:type="paragraph" w:styleId="TOC1">
    <w:name w:val="toc 1"/>
    <w:basedOn w:val="Normal"/>
    <w:next w:val="Normal"/>
    <w:autoRedefine/>
    <w:uiPriority w:val="39"/>
    <w:unhideWhenUsed/>
    <w:qFormat/>
    <w:rsid w:val="008E778A"/>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8E778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D0AD0"/>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5841A3"/>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8538F4"/>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8538F4"/>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8538F4"/>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8538F4"/>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8538F4"/>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713A2D"/>
    <w:pPr>
      <w:tabs>
        <w:tab w:val="center" w:pos="4680"/>
        <w:tab w:val="right" w:pos="9360"/>
      </w:tabs>
      <w:spacing w:line="240" w:lineRule="auto"/>
    </w:pPr>
  </w:style>
  <w:style w:type="character" w:customStyle="1" w:styleId="FooterChar">
    <w:name w:val="Footer Char"/>
    <w:basedOn w:val="DefaultParagraphFont"/>
    <w:link w:val="Footer"/>
    <w:uiPriority w:val="99"/>
    <w:rsid w:val="00713A2D"/>
    <w:rPr>
      <w:rFonts w:ascii="Times New Roman" w:hAnsi="Times New Roman"/>
    </w:rPr>
  </w:style>
  <w:style w:type="character" w:styleId="PageNumber">
    <w:name w:val="page number"/>
    <w:basedOn w:val="DefaultParagraphFont"/>
    <w:uiPriority w:val="99"/>
    <w:semiHidden/>
    <w:unhideWhenUsed/>
    <w:rsid w:val="00713A2D"/>
  </w:style>
  <w:style w:type="paragraph" w:styleId="TableofFigures">
    <w:name w:val="table of figures"/>
    <w:aliases w:val="List of Tables"/>
    <w:basedOn w:val="ThesisTableList"/>
    <w:next w:val="Normal"/>
    <w:autoRedefine/>
    <w:uiPriority w:val="99"/>
    <w:unhideWhenUsed/>
    <w:rsid w:val="008F4DD0"/>
    <w:pPr>
      <w:tabs>
        <w:tab w:val="right" w:pos="9350"/>
      </w:tabs>
      <w:spacing w:before="120" w:after="120" w:line="240" w:lineRule="auto"/>
    </w:pPr>
    <w:rPr>
      <w:rFonts w:cs="Times New Roman (Body CS)"/>
      <w:b/>
      <w:bCs w:val="0"/>
      <w:noProof/>
      <w:lang w:val="en-CA"/>
    </w:rPr>
  </w:style>
  <w:style w:type="paragraph" w:customStyle="1" w:styleId="FigureLegend">
    <w:name w:val="Figure Legend"/>
    <w:basedOn w:val="Normal"/>
    <w:qFormat/>
    <w:rsid w:val="00987F2B"/>
    <w:pPr>
      <w:spacing w:line="240" w:lineRule="auto"/>
    </w:pPr>
  </w:style>
  <w:style w:type="paragraph" w:customStyle="1" w:styleId="ThesisTitle1">
    <w:name w:val="Thesis Title 1"/>
    <w:basedOn w:val="Normal"/>
    <w:qFormat/>
    <w:rsid w:val="001D2BCE"/>
    <w:rPr>
      <w:b/>
      <w:bCs/>
    </w:rPr>
  </w:style>
  <w:style w:type="paragraph" w:styleId="BalloonText">
    <w:name w:val="Balloon Text"/>
    <w:basedOn w:val="Normal"/>
    <w:link w:val="BalloonTextChar"/>
    <w:uiPriority w:val="99"/>
    <w:semiHidden/>
    <w:unhideWhenUsed/>
    <w:rsid w:val="003A0C5C"/>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3A0C5C"/>
    <w:rPr>
      <w:rFonts w:ascii="Times New Roman" w:hAnsi="Times New Roman" w:cs="Times New Roman"/>
      <w:sz w:val="18"/>
      <w:szCs w:val="18"/>
    </w:rPr>
  </w:style>
  <w:style w:type="paragraph" w:customStyle="1" w:styleId="Thesissubtitle1">
    <w:name w:val="Thesis subtitle 1"/>
    <w:basedOn w:val="ThesisTitle"/>
    <w:qFormat/>
    <w:rsid w:val="00E807D5"/>
  </w:style>
  <w:style w:type="paragraph" w:customStyle="1" w:styleId="Thesissubtitle2">
    <w:name w:val="Thesis subtitle 2"/>
    <w:basedOn w:val="ThesisTitle"/>
    <w:autoRedefine/>
    <w:qFormat/>
    <w:rsid w:val="000C1B6E"/>
    <w:rPr>
      <w:lang w:val="en-CA"/>
    </w:rPr>
  </w:style>
  <w:style w:type="paragraph" w:customStyle="1" w:styleId="Thesissubtitle3">
    <w:name w:val="Thesis subtitle 3"/>
    <w:basedOn w:val="TOC5"/>
    <w:autoRedefine/>
    <w:qFormat/>
    <w:rsid w:val="003D70C8"/>
    <w:pPr>
      <w:ind w:left="0"/>
    </w:pPr>
    <w:rPr>
      <w:noProof/>
    </w:rPr>
  </w:style>
  <w:style w:type="paragraph" w:customStyle="1" w:styleId="Thesissubtitle4">
    <w:name w:val="Thesis subtitle 4"/>
    <w:basedOn w:val="TOC5"/>
    <w:qFormat/>
    <w:rsid w:val="005841A3"/>
    <w:pPr>
      <w:ind w:left="0"/>
    </w:pPr>
    <w:rPr>
      <w:noProof/>
    </w:rPr>
  </w:style>
  <w:style w:type="paragraph" w:customStyle="1" w:styleId="Thesissubtitle5">
    <w:name w:val="Thesis subtitle 5"/>
    <w:basedOn w:val="TOC5"/>
    <w:qFormat/>
    <w:rsid w:val="005841A3"/>
    <w:pPr>
      <w:ind w:left="0"/>
    </w:pPr>
    <w:rPr>
      <w:noProof/>
    </w:rPr>
  </w:style>
  <w:style w:type="paragraph" w:customStyle="1" w:styleId="Thesissubtitle6">
    <w:name w:val="Thesis subtitle 6"/>
    <w:basedOn w:val="Thesissubtitle5"/>
    <w:qFormat/>
    <w:rsid w:val="005841A3"/>
  </w:style>
  <w:style w:type="paragraph" w:styleId="Bibliography">
    <w:name w:val="Bibliography"/>
    <w:basedOn w:val="Normal"/>
    <w:next w:val="Normal"/>
    <w:uiPriority w:val="37"/>
    <w:unhideWhenUsed/>
    <w:rsid w:val="002836EF"/>
    <w:pPr>
      <w:tabs>
        <w:tab w:val="left" w:pos="500"/>
      </w:tabs>
      <w:spacing w:line="240" w:lineRule="auto"/>
      <w:ind w:left="720" w:hanging="720"/>
    </w:pPr>
  </w:style>
  <w:style w:type="character" w:styleId="CommentReference">
    <w:name w:val="annotation reference"/>
    <w:basedOn w:val="DefaultParagraphFont"/>
    <w:uiPriority w:val="99"/>
    <w:semiHidden/>
    <w:unhideWhenUsed/>
    <w:rsid w:val="00154682"/>
    <w:rPr>
      <w:sz w:val="18"/>
      <w:szCs w:val="18"/>
    </w:rPr>
  </w:style>
  <w:style w:type="paragraph" w:styleId="CommentText">
    <w:name w:val="annotation text"/>
    <w:basedOn w:val="Normal"/>
    <w:link w:val="CommentTextChar"/>
    <w:uiPriority w:val="99"/>
    <w:unhideWhenUsed/>
    <w:rsid w:val="00962190"/>
    <w:pPr>
      <w:spacing w:line="240" w:lineRule="auto"/>
    </w:pPr>
    <w:rPr>
      <w:sz w:val="20"/>
      <w:szCs w:val="20"/>
    </w:rPr>
  </w:style>
  <w:style w:type="character" w:customStyle="1" w:styleId="CommentTextChar">
    <w:name w:val="Comment Text Char"/>
    <w:basedOn w:val="DefaultParagraphFont"/>
    <w:link w:val="CommentText"/>
    <w:uiPriority w:val="99"/>
    <w:rsid w:val="009621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62190"/>
    <w:rPr>
      <w:b/>
      <w:bCs/>
    </w:rPr>
  </w:style>
  <w:style w:type="character" w:customStyle="1" w:styleId="CommentSubjectChar">
    <w:name w:val="Comment Subject Char"/>
    <w:basedOn w:val="CommentTextChar"/>
    <w:link w:val="CommentSubject"/>
    <w:uiPriority w:val="99"/>
    <w:semiHidden/>
    <w:rsid w:val="00962190"/>
    <w:rPr>
      <w:rFonts w:ascii="Times New Roman" w:hAnsi="Times New Roman"/>
      <w:b/>
      <w:bCs/>
      <w:sz w:val="20"/>
      <w:szCs w:val="20"/>
    </w:rPr>
  </w:style>
  <w:style w:type="character" w:customStyle="1" w:styleId="UnresolvedMention1">
    <w:name w:val="Unresolved Mention1"/>
    <w:basedOn w:val="DefaultParagraphFont"/>
    <w:uiPriority w:val="99"/>
    <w:unhideWhenUsed/>
    <w:rsid w:val="0059409F"/>
    <w:rPr>
      <w:color w:val="605E5C"/>
      <w:shd w:val="clear" w:color="auto" w:fill="E1DFDD"/>
    </w:rPr>
  </w:style>
  <w:style w:type="paragraph" w:styleId="Header">
    <w:name w:val="header"/>
    <w:basedOn w:val="Normal"/>
    <w:link w:val="HeaderChar"/>
    <w:uiPriority w:val="99"/>
    <w:unhideWhenUsed/>
    <w:rsid w:val="00394E40"/>
    <w:pPr>
      <w:tabs>
        <w:tab w:val="center" w:pos="4680"/>
        <w:tab w:val="right" w:pos="9360"/>
      </w:tabs>
      <w:spacing w:line="240" w:lineRule="auto"/>
    </w:pPr>
  </w:style>
  <w:style w:type="character" w:customStyle="1" w:styleId="HeaderChar">
    <w:name w:val="Header Char"/>
    <w:basedOn w:val="DefaultParagraphFont"/>
    <w:link w:val="Header"/>
    <w:uiPriority w:val="99"/>
    <w:rsid w:val="00394E40"/>
    <w:rPr>
      <w:rFonts w:ascii="Times New Roman" w:hAnsi="Times New Roman"/>
    </w:rPr>
  </w:style>
  <w:style w:type="character" w:styleId="Emphasis">
    <w:name w:val="Emphasis"/>
    <w:basedOn w:val="DefaultParagraphFont"/>
    <w:uiPriority w:val="20"/>
    <w:qFormat/>
    <w:rsid w:val="00D346F6"/>
    <w:rPr>
      <w:i/>
      <w:iCs/>
    </w:rPr>
  </w:style>
  <w:style w:type="paragraph" w:styleId="Revision">
    <w:name w:val="Revision"/>
    <w:hidden/>
    <w:uiPriority w:val="99"/>
    <w:semiHidden/>
    <w:rsid w:val="00C34D41"/>
    <w:rPr>
      <w:rFonts w:ascii="Times New Roman" w:hAnsi="Times New Roman"/>
    </w:rPr>
  </w:style>
  <w:style w:type="character" w:styleId="FollowedHyperlink">
    <w:name w:val="FollowedHyperlink"/>
    <w:basedOn w:val="DefaultParagraphFont"/>
    <w:uiPriority w:val="99"/>
    <w:semiHidden/>
    <w:unhideWhenUsed/>
    <w:rsid w:val="007F2C58"/>
    <w:rPr>
      <w:color w:val="954F72" w:themeColor="followedHyperlink"/>
      <w:u w:val="single"/>
    </w:rPr>
  </w:style>
  <w:style w:type="paragraph" w:styleId="NormalWeb">
    <w:name w:val="Normal (Web)"/>
    <w:basedOn w:val="Normal"/>
    <w:uiPriority w:val="99"/>
    <w:semiHidden/>
    <w:unhideWhenUsed/>
    <w:rsid w:val="004B1D1C"/>
    <w:pPr>
      <w:spacing w:before="100" w:beforeAutospacing="1" w:after="100" w:afterAutospacing="1" w:line="240" w:lineRule="auto"/>
    </w:pPr>
    <w:rPr>
      <w:rFonts w:eastAsia="Times New Roman" w:cs="Times New Roman"/>
      <w:lang w:val="en-CA"/>
    </w:rPr>
  </w:style>
  <w:style w:type="character" w:customStyle="1" w:styleId="UnresolvedMention2">
    <w:name w:val="Unresolved Mention2"/>
    <w:basedOn w:val="DefaultParagraphFont"/>
    <w:uiPriority w:val="99"/>
    <w:unhideWhenUsed/>
    <w:rsid w:val="007659F2"/>
    <w:rPr>
      <w:color w:val="605E5C"/>
      <w:shd w:val="clear" w:color="auto" w:fill="E1DFDD"/>
    </w:rPr>
  </w:style>
  <w:style w:type="paragraph" w:styleId="TOCHeading">
    <w:name w:val="TOC Heading"/>
    <w:basedOn w:val="Heading1"/>
    <w:next w:val="Normal"/>
    <w:uiPriority w:val="39"/>
    <w:unhideWhenUsed/>
    <w:qFormat/>
    <w:rsid w:val="00E7171A"/>
    <w:pPr>
      <w:spacing w:before="480" w:line="276" w:lineRule="auto"/>
      <w:outlineLvl w:val="9"/>
    </w:pPr>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20309">
      <w:bodyDiv w:val="1"/>
      <w:marLeft w:val="0"/>
      <w:marRight w:val="0"/>
      <w:marTop w:val="0"/>
      <w:marBottom w:val="0"/>
      <w:divBdr>
        <w:top w:val="none" w:sz="0" w:space="0" w:color="auto"/>
        <w:left w:val="none" w:sz="0" w:space="0" w:color="auto"/>
        <w:bottom w:val="none" w:sz="0" w:space="0" w:color="auto"/>
        <w:right w:val="none" w:sz="0" w:space="0" w:color="auto"/>
      </w:divBdr>
      <w:divsChild>
        <w:div w:id="2020040667">
          <w:marLeft w:val="0"/>
          <w:marRight w:val="0"/>
          <w:marTop w:val="0"/>
          <w:marBottom w:val="0"/>
          <w:divBdr>
            <w:top w:val="none" w:sz="0" w:space="0" w:color="auto"/>
            <w:left w:val="none" w:sz="0" w:space="0" w:color="auto"/>
            <w:bottom w:val="none" w:sz="0" w:space="0" w:color="auto"/>
            <w:right w:val="none" w:sz="0" w:space="0" w:color="auto"/>
          </w:divBdr>
          <w:divsChild>
            <w:div w:id="144786530">
              <w:marLeft w:val="0"/>
              <w:marRight w:val="0"/>
              <w:marTop w:val="0"/>
              <w:marBottom w:val="0"/>
              <w:divBdr>
                <w:top w:val="none" w:sz="0" w:space="0" w:color="auto"/>
                <w:left w:val="none" w:sz="0" w:space="0" w:color="auto"/>
                <w:bottom w:val="none" w:sz="0" w:space="0" w:color="auto"/>
                <w:right w:val="none" w:sz="0" w:space="0" w:color="auto"/>
              </w:divBdr>
              <w:divsChild>
                <w:div w:id="2469610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630985">
      <w:bodyDiv w:val="1"/>
      <w:marLeft w:val="0"/>
      <w:marRight w:val="0"/>
      <w:marTop w:val="0"/>
      <w:marBottom w:val="0"/>
      <w:divBdr>
        <w:top w:val="none" w:sz="0" w:space="0" w:color="auto"/>
        <w:left w:val="none" w:sz="0" w:space="0" w:color="auto"/>
        <w:bottom w:val="none" w:sz="0" w:space="0" w:color="auto"/>
        <w:right w:val="none" w:sz="0" w:space="0" w:color="auto"/>
      </w:divBdr>
      <w:divsChild>
        <w:div w:id="845947539">
          <w:marLeft w:val="0"/>
          <w:marRight w:val="0"/>
          <w:marTop w:val="0"/>
          <w:marBottom w:val="0"/>
          <w:divBdr>
            <w:top w:val="none" w:sz="0" w:space="0" w:color="auto"/>
            <w:left w:val="none" w:sz="0" w:space="0" w:color="auto"/>
            <w:bottom w:val="none" w:sz="0" w:space="0" w:color="auto"/>
            <w:right w:val="none" w:sz="0" w:space="0" w:color="auto"/>
          </w:divBdr>
          <w:divsChild>
            <w:div w:id="668169679">
              <w:marLeft w:val="0"/>
              <w:marRight w:val="0"/>
              <w:marTop w:val="0"/>
              <w:marBottom w:val="0"/>
              <w:divBdr>
                <w:top w:val="none" w:sz="0" w:space="0" w:color="auto"/>
                <w:left w:val="none" w:sz="0" w:space="0" w:color="auto"/>
                <w:bottom w:val="none" w:sz="0" w:space="0" w:color="auto"/>
                <w:right w:val="none" w:sz="0" w:space="0" w:color="auto"/>
              </w:divBdr>
              <w:divsChild>
                <w:div w:id="4843919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952877">
      <w:bodyDiv w:val="1"/>
      <w:marLeft w:val="0"/>
      <w:marRight w:val="0"/>
      <w:marTop w:val="0"/>
      <w:marBottom w:val="0"/>
      <w:divBdr>
        <w:top w:val="none" w:sz="0" w:space="0" w:color="auto"/>
        <w:left w:val="none" w:sz="0" w:space="0" w:color="auto"/>
        <w:bottom w:val="none" w:sz="0" w:space="0" w:color="auto"/>
        <w:right w:val="none" w:sz="0" w:space="0" w:color="auto"/>
      </w:divBdr>
      <w:divsChild>
        <w:div w:id="412817687">
          <w:marLeft w:val="0"/>
          <w:marRight w:val="0"/>
          <w:marTop w:val="0"/>
          <w:marBottom w:val="0"/>
          <w:divBdr>
            <w:top w:val="none" w:sz="0" w:space="0" w:color="auto"/>
            <w:left w:val="none" w:sz="0" w:space="0" w:color="auto"/>
            <w:bottom w:val="none" w:sz="0" w:space="0" w:color="auto"/>
            <w:right w:val="none" w:sz="0" w:space="0" w:color="auto"/>
          </w:divBdr>
          <w:divsChild>
            <w:div w:id="2003855118">
              <w:marLeft w:val="0"/>
              <w:marRight w:val="0"/>
              <w:marTop w:val="0"/>
              <w:marBottom w:val="0"/>
              <w:divBdr>
                <w:top w:val="none" w:sz="0" w:space="0" w:color="auto"/>
                <w:left w:val="none" w:sz="0" w:space="0" w:color="auto"/>
                <w:bottom w:val="none" w:sz="0" w:space="0" w:color="auto"/>
                <w:right w:val="none" w:sz="0" w:space="0" w:color="auto"/>
              </w:divBdr>
              <w:divsChild>
                <w:div w:id="4361721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3136337">
      <w:bodyDiv w:val="1"/>
      <w:marLeft w:val="0"/>
      <w:marRight w:val="0"/>
      <w:marTop w:val="0"/>
      <w:marBottom w:val="0"/>
      <w:divBdr>
        <w:top w:val="none" w:sz="0" w:space="0" w:color="auto"/>
        <w:left w:val="none" w:sz="0" w:space="0" w:color="auto"/>
        <w:bottom w:val="none" w:sz="0" w:space="0" w:color="auto"/>
        <w:right w:val="none" w:sz="0" w:space="0" w:color="auto"/>
      </w:divBdr>
      <w:divsChild>
        <w:div w:id="1727482849">
          <w:marLeft w:val="0"/>
          <w:marRight w:val="0"/>
          <w:marTop w:val="0"/>
          <w:marBottom w:val="0"/>
          <w:divBdr>
            <w:top w:val="none" w:sz="0" w:space="0" w:color="auto"/>
            <w:left w:val="none" w:sz="0" w:space="0" w:color="auto"/>
            <w:bottom w:val="none" w:sz="0" w:space="0" w:color="auto"/>
            <w:right w:val="none" w:sz="0" w:space="0" w:color="auto"/>
          </w:divBdr>
        </w:div>
      </w:divsChild>
    </w:div>
    <w:div w:id="138693833">
      <w:bodyDiv w:val="1"/>
      <w:marLeft w:val="0"/>
      <w:marRight w:val="0"/>
      <w:marTop w:val="0"/>
      <w:marBottom w:val="0"/>
      <w:divBdr>
        <w:top w:val="none" w:sz="0" w:space="0" w:color="auto"/>
        <w:left w:val="none" w:sz="0" w:space="0" w:color="auto"/>
        <w:bottom w:val="none" w:sz="0" w:space="0" w:color="auto"/>
        <w:right w:val="none" w:sz="0" w:space="0" w:color="auto"/>
      </w:divBdr>
      <w:divsChild>
        <w:div w:id="1270818585">
          <w:marLeft w:val="0"/>
          <w:marRight w:val="0"/>
          <w:marTop w:val="0"/>
          <w:marBottom w:val="0"/>
          <w:divBdr>
            <w:top w:val="none" w:sz="0" w:space="0" w:color="auto"/>
            <w:left w:val="none" w:sz="0" w:space="0" w:color="auto"/>
            <w:bottom w:val="none" w:sz="0" w:space="0" w:color="auto"/>
            <w:right w:val="none" w:sz="0" w:space="0" w:color="auto"/>
          </w:divBdr>
        </w:div>
      </w:divsChild>
    </w:div>
    <w:div w:id="210657555">
      <w:bodyDiv w:val="1"/>
      <w:marLeft w:val="0"/>
      <w:marRight w:val="0"/>
      <w:marTop w:val="0"/>
      <w:marBottom w:val="0"/>
      <w:divBdr>
        <w:top w:val="none" w:sz="0" w:space="0" w:color="auto"/>
        <w:left w:val="none" w:sz="0" w:space="0" w:color="auto"/>
        <w:bottom w:val="none" w:sz="0" w:space="0" w:color="auto"/>
        <w:right w:val="none" w:sz="0" w:space="0" w:color="auto"/>
      </w:divBdr>
    </w:div>
    <w:div w:id="222567194">
      <w:bodyDiv w:val="1"/>
      <w:marLeft w:val="0"/>
      <w:marRight w:val="0"/>
      <w:marTop w:val="0"/>
      <w:marBottom w:val="0"/>
      <w:divBdr>
        <w:top w:val="none" w:sz="0" w:space="0" w:color="auto"/>
        <w:left w:val="none" w:sz="0" w:space="0" w:color="auto"/>
        <w:bottom w:val="none" w:sz="0" w:space="0" w:color="auto"/>
        <w:right w:val="none" w:sz="0" w:space="0" w:color="auto"/>
      </w:divBdr>
      <w:divsChild>
        <w:div w:id="367147206">
          <w:marLeft w:val="0"/>
          <w:marRight w:val="0"/>
          <w:marTop w:val="0"/>
          <w:marBottom w:val="0"/>
          <w:divBdr>
            <w:top w:val="none" w:sz="0" w:space="0" w:color="auto"/>
            <w:left w:val="none" w:sz="0" w:space="0" w:color="auto"/>
            <w:bottom w:val="none" w:sz="0" w:space="0" w:color="auto"/>
            <w:right w:val="none" w:sz="0" w:space="0" w:color="auto"/>
          </w:divBdr>
        </w:div>
      </w:divsChild>
    </w:div>
    <w:div w:id="230697544">
      <w:bodyDiv w:val="1"/>
      <w:marLeft w:val="0"/>
      <w:marRight w:val="0"/>
      <w:marTop w:val="0"/>
      <w:marBottom w:val="0"/>
      <w:divBdr>
        <w:top w:val="none" w:sz="0" w:space="0" w:color="auto"/>
        <w:left w:val="none" w:sz="0" w:space="0" w:color="auto"/>
        <w:bottom w:val="none" w:sz="0" w:space="0" w:color="auto"/>
        <w:right w:val="none" w:sz="0" w:space="0" w:color="auto"/>
      </w:divBdr>
      <w:divsChild>
        <w:div w:id="1519196572">
          <w:marLeft w:val="0"/>
          <w:marRight w:val="0"/>
          <w:marTop w:val="0"/>
          <w:marBottom w:val="0"/>
          <w:divBdr>
            <w:top w:val="none" w:sz="0" w:space="0" w:color="auto"/>
            <w:left w:val="none" w:sz="0" w:space="0" w:color="auto"/>
            <w:bottom w:val="none" w:sz="0" w:space="0" w:color="auto"/>
            <w:right w:val="none" w:sz="0" w:space="0" w:color="auto"/>
          </w:divBdr>
        </w:div>
      </w:divsChild>
    </w:div>
    <w:div w:id="284770464">
      <w:bodyDiv w:val="1"/>
      <w:marLeft w:val="0"/>
      <w:marRight w:val="0"/>
      <w:marTop w:val="0"/>
      <w:marBottom w:val="0"/>
      <w:divBdr>
        <w:top w:val="none" w:sz="0" w:space="0" w:color="auto"/>
        <w:left w:val="none" w:sz="0" w:space="0" w:color="auto"/>
        <w:bottom w:val="none" w:sz="0" w:space="0" w:color="auto"/>
        <w:right w:val="none" w:sz="0" w:space="0" w:color="auto"/>
      </w:divBdr>
      <w:divsChild>
        <w:div w:id="1479223349">
          <w:marLeft w:val="0"/>
          <w:marRight w:val="0"/>
          <w:marTop w:val="0"/>
          <w:marBottom w:val="0"/>
          <w:divBdr>
            <w:top w:val="none" w:sz="0" w:space="0" w:color="auto"/>
            <w:left w:val="none" w:sz="0" w:space="0" w:color="auto"/>
            <w:bottom w:val="none" w:sz="0" w:space="0" w:color="auto"/>
            <w:right w:val="none" w:sz="0" w:space="0" w:color="auto"/>
          </w:divBdr>
        </w:div>
      </w:divsChild>
    </w:div>
    <w:div w:id="292755495">
      <w:bodyDiv w:val="1"/>
      <w:marLeft w:val="0"/>
      <w:marRight w:val="0"/>
      <w:marTop w:val="0"/>
      <w:marBottom w:val="0"/>
      <w:divBdr>
        <w:top w:val="none" w:sz="0" w:space="0" w:color="auto"/>
        <w:left w:val="none" w:sz="0" w:space="0" w:color="auto"/>
        <w:bottom w:val="none" w:sz="0" w:space="0" w:color="auto"/>
        <w:right w:val="none" w:sz="0" w:space="0" w:color="auto"/>
      </w:divBdr>
    </w:div>
    <w:div w:id="310717691">
      <w:bodyDiv w:val="1"/>
      <w:marLeft w:val="0"/>
      <w:marRight w:val="0"/>
      <w:marTop w:val="0"/>
      <w:marBottom w:val="0"/>
      <w:divBdr>
        <w:top w:val="none" w:sz="0" w:space="0" w:color="auto"/>
        <w:left w:val="none" w:sz="0" w:space="0" w:color="auto"/>
        <w:bottom w:val="none" w:sz="0" w:space="0" w:color="auto"/>
        <w:right w:val="none" w:sz="0" w:space="0" w:color="auto"/>
      </w:divBdr>
      <w:divsChild>
        <w:div w:id="1877696856">
          <w:marLeft w:val="0"/>
          <w:marRight w:val="0"/>
          <w:marTop w:val="0"/>
          <w:marBottom w:val="0"/>
          <w:divBdr>
            <w:top w:val="none" w:sz="0" w:space="0" w:color="auto"/>
            <w:left w:val="none" w:sz="0" w:space="0" w:color="auto"/>
            <w:bottom w:val="none" w:sz="0" w:space="0" w:color="auto"/>
            <w:right w:val="none" w:sz="0" w:space="0" w:color="auto"/>
          </w:divBdr>
        </w:div>
      </w:divsChild>
    </w:div>
    <w:div w:id="318119567">
      <w:bodyDiv w:val="1"/>
      <w:marLeft w:val="0"/>
      <w:marRight w:val="0"/>
      <w:marTop w:val="0"/>
      <w:marBottom w:val="0"/>
      <w:divBdr>
        <w:top w:val="none" w:sz="0" w:space="0" w:color="auto"/>
        <w:left w:val="none" w:sz="0" w:space="0" w:color="auto"/>
        <w:bottom w:val="none" w:sz="0" w:space="0" w:color="auto"/>
        <w:right w:val="none" w:sz="0" w:space="0" w:color="auto"/>
      </w:divBdr>
      <w:divsChild>
        <w:div w:id="1373841691">
          <w:marLeft w:val="0"/>
          <w:marRight w:val="0"/>
          <w:marTop w:val="0"/>
          <w:marBottom w:val="0"/>
          <w:divBdr>
            <w:top w:val="none" w:sz="0" w:space="0" w:color="auto"/>
            <w:left w:val="none" w:sz="0" w:space="0" w:color="auto"/>
            <w:bottom w:val="none" w:sz="0" w:space="0" w:color="auto"/>
            <w:right w:val="none" w:sz="0" w:space="0" w:color="auto"/>
          </w:divBdr>
        </w:div>
      </w:divsChild>
    </w:div>
    <w:div w:id="390466496">
      <w:bodyDiv w:val="1"/>
      <w:marLeft w:val="0"/>
      <w:marRight w:val="0"/>
      <w:marTop w:val="0"/>
      <w:marBottom w:val="0"/>
      <w:divBdr>
        <w:top w:val="none" w:sz="0" w:space="0" w:color="auto"/>
        <w:left w:val="none" w:sz="0" w:space="0" w:color="auto"/>
        <w:bottom w:val="none" w:sz="0" w:space="0" w:color="auto"/>
        <w:right w:val="none" w:sz="0" w:space="0" w:color="auto"/>
      </w:divBdr>
    </w:div>
    <w:div w:id="442920381">
      <w:bodyDiv w:val="1"/>
      <w:marLeft w:val="0"/>
      <w:marRight w:val="0"/>
      <w:marTop w:val="0"/>
      <w:marBottom w:val="0"/>
      <w:divBdr>
        <w:top w:val="none" w:sz="0" w:space="0" w:color="auto"/>
        <w:left w:val="none" w:sz="0" w:space="0" w:color="auto"/>
        <w:bottom w:val="none" w:sz="0" w:space="0" w:color="auto"/>
        <w:right w:val="none" w:sz="0" w:space="0" w:color="auto"/>
      </w:divBdr>
    </w:div>
    <w:div w:id="478767529">
      <w:bodyDiv w:val="1"/>
      <w:marLeft w:val="0"/>
      <w:marRight w:val="0"/>
      <w:marTop w:val="0"/>
      <w:marBottom w:val="0"/>
      <w:divBdr>
        <w:top w:val="none" w:sz="0" w:space="0" w:color="auto"/>
        <w:left w:val="none" w:sz="0" w:space="0" w:color="auto"/>
        <w:bottom w:val="none" w:sz="0" w:space="0" w:color="auto"/>
        <w:right w:val="none" w:sz="0" w:space="0" w:color="auto"/>
      </w:divBdr>
      <w:divsChild>
        <w:div w:id="1451392610">
          <w:marLeft w:val="0"/>
          <w:marRight w:val="0"/>
          <w:marTop w:val="0"/>
          <w:marBottom w:val="0"/>
          <w:divBdr>
            <w:top w:val="none" w:sz="0" w:space="0" w:color="auto"/>
            <w:left w:val="none" w:sz="0" w:space="0" w:color="auto"/>
            <w:bottom w:val="none" w:sz="0" w:space="0" w:color="auto"/>
            <w:right w:val="none" w:sz="0" w:space="0" w:color="auto"/>
          </w:divBdr>
        </w:div>
      </w:divsChild>
    </w:div>
    <w:div w:id="561869067">
      <w:bodyDiv w:val="1"/>
      <w:marLeft w:val="0"/>
      <w:marRight w:val="0"/>
      <w:marTop w:val="0"/>
      <w:marBottom w:val="0"/>
      <w:divBdr>
        <w:top w:val="none" w:sz="0" w:space="0" w:color="auto"/>
        <w:left w:val="none" w:sz="0" w:space="0" w:color="auto"/>
        <w:bottom w:val="none" w:sz="0" w:space="0" w:color="auto"/>
        <w:right w:val="none" w:sz="0" w:space="0" w:color="auto"/>
      </w:divBdr>
      <w:divsChild>
        <w:div w:id="1768229789">
          <w:marLeft w:val="0"/>
          <w:marRight w:val="0"/>
          <w:marTop w:val="0"/>
          <w:marBottom w:val="0"/>
          <w:divBdr>
            <w:top w:val="none" w:sz="0" w:space="0" w:color="auto"/>
            <w:left w:val="none" w:sz="0" w:space="0" w:color="auto"/>
            <w:bottom w:val="none" w:sz="0" w:space="0" w:color="auto"/>
            <w:right w:val="none" w:sz="0" w:space="0" w:color="auto"/>
          </w:divBdr>
          <w:divsChild>
            <w:div w:id="32704021">
              <w:marLeft w:val="0"/>
              <w:marRight w:val="0"/>
              <w:marTop w:val="0"/>
              <w:marBottom w:val="0"/>
              <w:divBdr>
                <w:top w:val="none" w:sz="0" w:space="0" w:color="auto"/>
                <w:left w:val="none" w:sz="0" w:space="0" w:color="auto"/>
                <w:bottom w:val="none" w:sz="0" w:space="0" w:color="auto"/>
                <w:right w:val="none" w:sz="0" w:space="0" w:color="auto"/>
              </w:divBdr>
              <w:divsChild>
                <w:div w:id="16664750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6160821">
      <w:bodyDiv w:val="1"/>
      <w:marLeft w:val="0"/>
      <w:marRight w:val="0"/>
      <w:marTop w:val="0"/>
      <w:marBottom w:val="0"/>
      <w:divBdr>
        <w:top w:val="none" w:sz="0" w:space="0" w:color="auto"/>
        <w:left w:val="none" w:sz="0" w:space="0" w:color="auto"/>
        <w:bottom w:val="none" w:sz="0" w:space="0" w:color="auto"/>
        <w:right w:val="none" w:sz="0" w:space="0" w:color="auto"/>
      </w:divBdr>
      <w:divsChild>
        <w:div w:id="1442988444">
          <w:marLeft w:val="0"/>
          <w:marRight w:val="0"/>
          <w:marTop w:val="0"/>
          <w:marBottom w:val="0"/>
          <w:divBdr>
            <w:top w:val="none" w:sz="0" w:space="0" w:color="auto"/>
            <w:left w:val="none" w:sz="0" w:space="0" w:color="auto"/>
            <w:bottom w:val="none" w:sz="0" w:space="0" w:color="auto"/>
            <w:right w:val="none" w:sz="0" w:space="0" w:color="auto"/>
          </w:divBdr>
          <w:divsChild>
            <w:div w:id="2062048745">
              <w:marLeft w:val="0"/>
              <w:marRight w:val="0"/>
              <w:marTop w:val="0"/>
              <w:marBottom w:val="0"/>
              <w:divBdr>
                <w:top w:val="none" w:sz="0" w:space="0" w:color="auto"/>
                <w:left w:val="none" w:sz="0" w:space="0" w:color="auto"/>
                <w:bottom w:val="none" w:sz="0" w:space="0" w:color="auto"/>
                <w:right w:val="none" w:sz="0" w:space="0" w:color="auto"/>
              </w:divBdr>
              <w:divsChild>
                <w:div w:id="16313952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1494183">
      <w:bodyDiv w:val="1"/>
      <w:marLeft w:val="0"/>
      <w:marRight w:val="0"/>
      <w:marTop w:val="0"/>
      <w:marBottom w:val="0"/>
      <w:divBdr>
        <w:top w:val="none" w:sz="0" w:space="0" w:color="auto"/>
        <w:left w:val="none" w:sz="0" w:space="0" w:color="auto"/>
        <w:bottom w:val="none" w:sz="0" w:space="0" w:color="auto"/>
        <w:right w:val="none" w:sz="0" w:space="0" w:color="auto"/>
      </w:divBdr>
    </w:div>
    <w:div w:id="711924101">
      <w:bodyDiv w:val="1"/>
      <w:marLeft w:val="0"/>
      <w:marRight w:val="0"/>
      <w:marTop w:val="0"/>
      <w:marBottom w:val="0"/>
      <w:divBdr>
        <w:top w:val="none" w:sz="0" w:space="0" w:color="auto"/>
        <w:left w:val="none" w:sz="0" w:space="0" w:color="auto"/>
        <w:bottom w:val="none" w:sz="0" w:space="0" w:color="auto"/>
        <w:right w:val="none" w:sz="0" w:space="0" w:color="auto"/>
      </w:divBdr>
      <w:divsChild>
        <w:div w:id="1970934022">
          <w:marLeft w:val="0"/>
          <w:marRight w:val="0"/>
          <w:marTop w:val="0"/>
          <w:marBottom w:val="0"/>
          <w:divBdr>
            <w:top w:val="none" w:sz="0" w:space="0" w:color="auto"/>
            <w:left w:val="none" w:sz="0" w:space="0" w:color="auto"/>
            <w:bottom w:val="none" w:sz="0" w:space="0" w:color="auto"/>
            <w:right w:val="none" w:sz="0" w:space="0" w:color="auto"/>
          </w:divBdr>
          <w:divsChild>
            <w:div w:id="329138354">
              <w:marLeft w:val="0"/>
              <w:marRight w:val="0"/>
              <w:marTop w:val="0"/>
              <w:marBottom w:val="0"/>
              <w:divBdr>
                <w:top w:val="none" w:sz="0" w:space="0" w:color="auto"/>
                <w:left w:val="none" w:sz="0" w:space="0" w:color="auto"/>
                <w:bottom w:val="none" w:sz="0" w:space="0" w:color="auto"/>
                <w:right w:val="none" w:sz="0" w:space="0" w:color="auto"/>
              </w:divBdr>
              <w:divsChild>
                <w:div w:id="5440969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71515338">
      <w:bodyDiv w:val="1"/>
      <w:marLeft w:val="0"/>
      <w:marRight w:val="0"/>
      <w:marTop w:val="0"/>
      <w:marBottom w:val="0"/>
      <w:divBdr>
        <w:top w:val="none" w:sz="0" w:space="0" w:color="auto"/>
        <w:left w:val="none" w:sz="0" w:space="0" w:color="auto"/>
        <w:bottom w:val="none" w:sz="0" w:space="0" w:color="auto"/>
        <w:right w:val="none" w:sz="0" w:space="0" w:color="auto"/>
      </w:divBdr>
    </w:div>
    <w:div w:id="776946912">
      <w:bodyDiv w:val="1"/>
      <w:marLeft w:val="0"/>
      <w:marRight w:val="0"/>
      <w:marTop w:val="0"/>
      <w:marBottom w:val="0"/>
      <w:divBdr>
        <w:top w:val="none" w:sz="0" w:space="0" w:color="auto"/>
        <w:left w:val="none" w:sz="0" w:space="0" w:color="auto"/>
        <w:bottom w:val="none" w:sz="0" w:space="0" w:color="auto"/>
        <w:right w:val="none" w:sz="0" w:space="0" w:color="auto"/>
      </w:divBdr>
      <w:divsChild>
        <w:div w:id="1594969765">
          <w:marLeft w:val="0"/>
          <w:marRight w:val="0"/>
          <w:marTop w:val="0"/>
          <w:marBottom w:val="0"/>
          <w:divBdr>
            <w:top w:val="none" w:sz="0" w:space="0" w:color="auto"/>
            <w:left w:val="none" w:sz="0" w:space="0" w:color="auto"/>
            <w:bottom w:val="none" w:sz="0" w:space="0" w:color="auto"/>
            <w:right w:val="none" w:sz="0" w:space="0" w:color="auto"/>
          </w:divBdr>
          <w:divsChild>
            <w:div w:id="1692341986">
              <w:marLeft w:val="0"/>
              <w:marRight w:val="0"/>
              <w:marTop w:val="0"/>
              <w:marBottom w:val="0"/>
              <w:divBdr>
                <w:top w:val="none" w:sz="0" w:space="0" w:color="auto"/>
                <w:left w:val="none" w:sz="0" w:space="0" w:color="auto"/>
                <w:bottom w:val="none" w:sz="0" w:space="0" w:color="auto"/>
                <w:right w:val="none" w:sz="0" w:space="0" w:color="auto"/>
              </w:divBdr>
              <w:divsChild>
                <w:div w:id="12336145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9594296">
      <w:bodyDiv w:val="1"/>
      <w:marLeft w:val="0"/>
      <w:marRight w:val="0"/>
      <w:marTop w:val="0"/>
      <w:marBottom w:val="0"/>
      <w:divBdr>
        <w:top w:val="none" w:sz="0" w:space="0" w:color="auto"/>
        <w:left w:val="none" w:sz="0" w:space="0" w:color="auto"/>
        <w:bottom w:val="none" w:sz="0" w:space="0" w:color="auto"/>
        <w:right w:val="none" w:sz="0" w:space="0" w:color="auto"/>
      </w:divBdr>
      <w:divsChild>
        <w:div w:id="346563744">
          <w:marLeft w:val="0"/>
          <w:marRight w:val="0"/>
          <w:marTop w:val="0"/>
          <w:marBottom w:val="0"/>
          <w:divBdr>
            <w:top w:val="none" w:sz="0" w:space="0" w:color="auto"/>
            <w:left w:val="none" w:sz="0" w:space="0" w:color="auto"/>
            <w:bottom w:val="none" w:sz="0" w:space="0" w:color="auto"/>
            <w:right w:val="none" w:sz="0" w:space="0" w:color="auto"/>
          </w:divBdr>
        </w:div>
      </w:divsChild>
    </w:div>
    <w:div w:id="805780233">
      <w:bodyDiv w:val="1"/>
      <w:marLeft w:val="0"/>
      <w:marRight w:val="0"/>
      <w:marTop w:val="0"/>
      <w:marBottom w:val="0"/>
      <w:divBdr>
        <w:top w:val="none" w:sz="0" w:space="0" w:color="auto"/>
        <w:left w:val="none" w:sz="0" w:space="0" w:color="auto"/>
        <w:bottom w:val="none" w:sz="0" w:space="0" w:color="auto"/>
        <w:right w:val="none" w:sz="0" w:space="0" w:color="auto"/>
      </w:divBdr>
      <w:divsChild>
        <w:div w:id="853953529">
          <w:marLeft w:val="0"/>
          <w:marRight w:val="0"/>
          <w:marTop w:val="0"/>
          <w:marBottom w:val="0"/>
          <w:divBdr>
            <w:top w:val="none" w:sz="0" w:space="0" w:color="auto"/>
            <w:left w:val="none" w:sz="0" w:space="0" w:color="auto"/>
            <w:bottom w:val="none" w:sz="0" w:space="0" w:color="auto"/>
            <w:right w:val="none" w:sz="0" w:space="0" w:color="auto"/>
          </w:divBdr>
        </w:div>
      </w:divsChild>
    </w:div>
    <w:div w:id="856777411">
      <w:bodyDiv w:val="1"/>
      <w:marLeft w:val="0"/>
      <w:marRight w:val="0"/>
      <w:marTop w:val="0"/>
      <w:marBottom w:val="0"/>
      <w:divBdr>
        <w:top w:val="none" w:sz="0" w:space="0" w:color="auto"/>
        <w:left w:val="none" w:sz="0" w:space="0" w:color="auto"/>
        <w:bottom w:val="none" w:sz="0" w:space="0" w:color="auto"/>
        <w:right w:val="none" w:sz="0" w:space="0" w:color="auto"/>
      </w:divBdr>
    </w:div>
    <w:div w:id="890770537">
      <w:bodyDiv w:val="1"/>
      <w:marLeft w:val="0"/>
      <w:marRight w:val="0"/>
      <w:marTop w:val="0"/>
      <w:marBottom w:val="0"/>
      <w:divBdr>
        <w:top w:val="none" w:sz="0" w:space="0" w:color="auto"/>
        <w:left w:val="none" w:sz="0" w:space="0" w:color="auto"/>
        <w:bottom w:val="none" w:sz="0" w:space="0" w:color="auto"/>
        <w:right w:val="none" w:sz="0" w:space="0" w:color="auto"/>
      </w:divBdr>
      <w:divsChild>
        <w:div w:id="75441106">
          <w:marLeft w:val="0"/>
          <w:marRight w:val="0"/>
          <w:marTop w:val="0"/>
          <w:marBottom w:val="0"/>
          <w:divBdr>
            <w:top w:val="none" w:sz="0" w:space="0" w:color="auto"/>
            <w:left w:val="none" w:sz="0" w:space="0" w:color="auto"/>
            <w:bottom w:val="none" w:sz="0" w:space="0" w:color="auto"/>
            <w:right w:val="none" w:sz="0" w:space="0" w:color="auto"/>
          </w:divBdr>
        </w:div>
      </w:divsChild>
    </w:div>
    <w:div w:id="954019777">
      <w:bodyDiv w:val="1"/>
      <w:marLeft w:val="0"/>
      <w:marRight w:val="0"/>
      <w:marTop w:val="0"/>
      <w:marBottom w:val="0"/>
      <w:divBdr>
        <w:top w:val="none" w:sz="0" w:space="0" w:color="auto"/>
        <w:left w:val="none" w:sz="0" w:space="0" w:color="auto"/>
        <w:bottom w:val="none" w:sz="0" w:space="0" w:color="auto"/>
        <w:right w:val="none" w:sz="0" w:space="0" w:color="auto"/>
      </w:divBdr>
      <w:divsChild>
        <w:div w:id="1458404913">
          <w:marLeft w:val="0"/>
          <w:marRight w:val="0"/>
          <w:marTop w:val="0"/>
          <w:marBottom w:val="0"/>
          <w:divBdr>
            <w:top w:val="none" w:sz="0" w:space="0" w:color="auto"/>
            <w:left w:val="none" w:sz="0" w:space="0" w:color="auto"/>
            <w:bottom w:val="none" w:sz="0" w:space="0" w:color="auto"/>
            <w:right w:val="none" w:sz="0" w:space="0" w:color="auto"/>
          </w:divBdr>
        </w:div>
      </w:divsChild>
    </w:div>
    <w:div w:id="1033849683">
      <w:bodyDiv w:val="1"/>
      <w:marLeft w:val="0"/>
      <w:marRight w:val="0"/>
      <w:marTop w:val="0"/>
      <w:marBottom w:val="0"/>
      <w:divBdr>
        <w:top w:val="none" w:sz="0" w:space="0" w:color="auto"/>
        <w:left w:val="none" w:sz="0" w:space="0" w:color="auto"/>
        <w:bottom w:val="none" w:sz="0" w:space="0" w:color="auto"/>
        <w:right w:val="none" w:sz="0" w:space="0" w:color="auto"/>
      </w:divBdr>
    </w:div>
    <w:div w:id="1050953755">
      <w:bodyDiv w:val="1"/>
      <w:marLeft w:val="0"/>
      <w:marRight w:val="0"/>
      <w:marTop w:val="0"/>
      <w:marBottom w:val="0"/>
      <w:divBdr>
        <w:top w:val="none" w:sz="0" w:space="0" w:color="auto"/>
        <w:left w:val="none" w:sz="0" w:space="0" w:color="auto"/>
        <w:bottom w:val="none" w:sz="0" w:space="0" w:color="auto"/>
        <w:right w:val="none" w:sz="0" w:space="0" w:color="auto"/>
      </w:divBdr>
      <w:divsChild>
        <w:div w:id="171183276">
          <w:marLeft w:val="0"/>
          <w:marRight w:val="0"/>
          <w:marTop w:val="0"/>
          <w:marBottom w:val="0"/>
          <w:divBdr>
            <w:top w:val="none" w:sz="0" w:space="0" w:color="auto"/>
            <w:left w:val="none" w:sz="0" w:space="0" w:color="auto"/>
            <w:bottom w:val="none" w:sz="0" w:space="0" w:color="auto"/>
            <w:right w:val="none" w:sz="0" w:space="0" w:color="auto"/>
          </w:divBdr>
        </w:div>
      </w:divsChild>
    </w:div>
    <w:div w:id="1065684662">
      <w:bodyDiv w:val="1"/>
      <w:marLeft w:val="0"/>
      <w:marRight w:val="0"/>
      <w:marTop w:val="0"/>
      <w:marBottom w:val="0"/>
      <w:divBdr>
        <w:top w:val="none" w:sz="0" w:space="0" w:color="auto"/>
        <w:left w:val="none" w:sz="0" w:space="0" w:color="auto"/>
        <w:bottom w:val="none" w:sz="0" w:space="0" w:color="auto"/>
        <w:right w:val="none" w:sz="0" w:space="0" w:color="auto"/>
      </w:divBdr>
      <w:divsChild>
        <w:div w:id="1647855059">
          <w:marLeft w:val="0"/>
          <w:marRight w:val="0"/>
          <w:marTop w:val="0"/>
          <w:marBottom w:val="0"/>
          <w:divBdr>
            <w:top w:val="none" w:sz="0" w:space="0" w:color="auto"/>
            <w:left w:val="none" w:sz="0" w:space="0" w:color="auto"/>
            <w:bottom w:val="none" w:sz="0" w:space="0" w:color="auto"/>
            <w:right w:val="none" w:sz="0" w:space="0" w:color="auto"/>
          </w:divBdr>
        </w:div>
      </w:divsChild>
    </w:div>
    <w:div w:id="1073506165">
      <w:bodyDiv w:val="1"/>
      <w:marLeft w:val="0"/>
      <w:marRight w:val="0"/>
      <w:marTop w:val="0"/>
      <w:marBottom w:val="0"/>
      <w:divBdr>
        <w:top w:val="none" w:sz="0" w:space="0" w:color="auto"/>
        <w:left w:val="none" w:sz="0" w:space="0" w:color="auto"/>
        <w:bottom w:val="none" w:sz="0" w:space="0" w:color="auto"/>
        <w:right w:val="none" w:sz="0" w:space="0" w:color="auto"/>
      </w:divBdr>
      <w:divsChild>
        <w:div w:id="930549979">
          <w:marLeft w:val="0"/>
          <w:marRight w:val="0"/>
          <w:marTop w:val="0"/>
          <w:marBottom w:val="0"/>
          <w:divBdr>
            <w:top w:val="none" w:sz="0" w:space="0" w:color="auto"/>
            <w:left w:val="none" w:sz="0" w:space="0" w:color="auto"/>
            <w:bottom w:val="none" w:sz="0" w:space="0" w:color="auto"/>
            <w:right w:val="none" w:sz="0" w:space="0" w:color="auto"/>
          </w:divBdr>
        </w:div>
      </w:divsChild>
    </w:div>
    <w:div w:id="1138304230">
      <w:bodyDiv w:val="1"/>
      <w:marLeft w:val="0"/>
      <w:marRight w:val="0"/>
      <w:marTop w:val="0"/>
      <w:marBottom w:val="0"/>
      <w:divBdr>
        <w:top w:val="none" w:sz="0" w:space="0" w:color="auto"/>
        <w:left w:val="none" w:sz="0" w:space="0" w:color="auto"/>
        <w:bottom w:val="none" w:sz="0" w:space="0" w:color="auto"/>
        <w:right w:val="none" w:sz="0" w:space="0" w:color="auto"/>
      </w:divBdr>
      <w:divsChild>
        <w:div w:id="1685354172">
          <w:marLeft w:val="0"/>
          <w:marRight w:val="0"/>
          <w:marTop w:val="0"/>
          <w:marBottom w:val="0"/>
          <w:divBdr>
            <w:top w:val="none" w:sz="0" w:space="0" w:color="auto"/>
            <w:left w:val="none" w:sz="0" w:space="0" w:color="auto"/>
            <w:bottom w:val="none" w:sz="0" w:space="0" w:color="auto"/>
            <w:right w:val="none" w:sz="0" w:space="0" w:color="auto"/>
          </w:divBdr>
          <w:divsChild>
            <w:div w:id="1241522287">
              <w:marLeft w:val="0"/>
              <w:marRight w:val="0"/>
              <w:marTop w:val="0"/>
              <w:marBottom w:val="0"/>
              <w:divBdr>
                <w:top w:val="none" w:sz="0" w:space="0" w:color="auto"/>
                <w:left w:val="none" w:sz="0" w:space="0" w:color="auto"/>
                <w:bottom w:val="none" w:sz="0" w:space="0" w:color="auto"/>
                <w:right w:val="none" w:sz="0" w:space="0" w:color="auto"/>
              </w:divBdr>
              <w:divsChild>
                <w:div w:id="7551266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86022897">
      <w:bodyDiv w:val="1"/>
      <w:marLeft w:val="0"/>
      <w:marRight w:val="0"/>
      <w:marTop w:val="0"/>
      <w:marBottom w:val="0"/>
      <w:divBdr>
        <w:top w:val="none" w:sz="0" w:space="0" w:color="auto"/>
        <w:left w:val="none" w:sz="0" w:space="0" w:color="auto"/>
        <w:bottom w:val="none" w:sz="0" w:space="0" w:color="auto"/>
        <w:right w:val="none" w:sz="0" w:space="0" w:color="auto"/>
      </w:divBdr>
      <w:divsChild>
        <w:div w:id="862741980">
          <w:marLeft w:val="0"/>
          <w:marRight w:val="0"/>
          <w:marTop w:val="0"/>
          <w:marBottom w:val="0"/>
          <w:divBdr>
            <w:top w:val="none" w:sz="0" w:space="0" w:color="auto"/>
            <w:left w:val="none" w:sz="0" w:space="0" w:color="auto"/>
            <w:bottom w:val="none" w:sz="0" w:space="0" w:color="auto"/>
            <w:right w:val="none" w:sz="0" w:space="0" w:color="auto"/>
          </w:divBdr>
          <w:divsChild>
            <w:div w:id="913466403">
              <w:marLeft w:val="0"/>
              <w:marRight w:val="0"/>
              <w:marTop w:val="0"/>
              <w:marBottom w:val="0"/>
              <w:divBdr>
                <w:top w:val="none" w:sz="0" w:space="0" w:color="auto"/>
                <w:left w:val="none" w:sz="0" w:space="0" w:color="auto"/>
                <w:bottom w:val="none" w:sz="0" w:space="0" w:color="auto"/>
                <w:right w:val="none" w:sz="0" w:space="0" w:color="auto"/>
              </w:divBdr>
              <w:divsChild>
                <w:div w:id="880879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92109334">
      <w:bodyDiv w:val="1"/>
      <w:marLeft w:val="0"/>
      <w:marRight w:val="0"/>
      <w:marTop w:val="0"/>
      <w:marBottom w:val="0"/>
      <w:divBdr>
        <w:top w:val="none" w:sz="0" w:space="0" w:color="auto"/>
        <w:left w:val="none" w:sz="0" w:space="0" w:color="auto"/>
        <w:bottom w:val="none" w:sz="0" w:space="0" w:color="auto"/>
        <w:right w:val="none" w:sz="0" w:space="0" w:color="auto"/>
      </w:divBdr>
      <w:divsChild>
        <w:div w:id="1753163100">
          <w:marLeft w:val="0"/>
          <w:marRight w:val="0"/>
          <w:marTop w:val="0"/>
          <w:marBottom w:val="0"/>
          <w:divBdr>
            <w:top w:val="none" w:sz="0" w:space="0" w:color="auto"/>
            <w:left w:val="none" w:sz="0" w:space="0" w:color="auto"/>
            <w:bottom w:val="none" w:sz="0" w:space="0" w:color="auto"/>
            <w:right w:val="none" w:sz="0" w:space="0" w:color="auto"/>
          </w:divBdr>
        </w:div>
      </w:divsChild>
    </w:div>
    <w:div w:id="1197042989">
      <w:bodyDiv w:val="1"/>
      <w:marLeft w:val="0"/>
      <w:marRight w:val="0"/>
      <w:marTop w:val="0"/>
      <w:marBottom w:val="0"/>
      <w:divBdr>
        <w:top w:val="none" w:sz="0" w:space="0" w:color="auto"/>
        <w:left w:val="none" w:sz="0" w:space="0" w:color="auto"/>
        <w:bottom w:val="none" w:sz="0" w:space="0" w:color="auto"/>
        <w:right w:val="none" w:sz="0" w:space="0" w:color="auto"/>
      </w:divBdr>
      <w:divsChild>
        <w:div w:id="415173848">
          <w:marLeft w:val="0"/>
          <w:marRight w:val="0"/>
          <w:marTop w:val="0"/>
          <w:marBottom w:val="0"/>
          <w:divBdr>
            <w:top w:val="none" w:sz="0" w:space="0" w:color="auto"/>
            <w:left w:val="none" w:sz="0" w:space="0" w:color="auto"/>
            <w:bottom w:val="none" w:sz="0" w:space="0" w:color="auto"/>
            <w:right w:val="none" w:sz="0" w:space="0" w:color="auto"/>
          </w:divBdr>
        </w:div>
      </w:divsChild>
    </w:div>
    <w:div w:id="1242833093">
      <w:bodyDiv w:val="1"/>
      <w:marLeft w:val="0"/>
      <w:marRight w:val="0"/>
      <w:marTop w:val="0"/>
      <w:marBottom w:val="0"/>
      <w:divBdr>
        <w:top w:val="none" w:sz="0" w:space="0" w:color="auto"/>
        <w:left w:val="none" w:sz="0" w:space="0" w:color="auto"/>
        <w:bottom w:val="none" w:sz="0" w:space="0" w:color="auto"/>
        <w:right w:val="none" w:sz="0" w:space="0" w:color="auto"/>
      </w:divBdr>
    </w:div>
    <w:div w:id="1367366194">
      <w:bodyDiv w:val="1"/>
      <w:marLeft w:val="0"/>
      <w:marRight w:val="0"/>
      <w:marTop w:val="0"/>
      <w:marBottom w:val="0"/>
      <w:divBdr>
        <w:top w:val="none" w:sz="0" w:space="0" w:color="auto"/>
        <w:left w:val="none" w:sz="0" w:space="0" w:color="auto"/>
        <w:bottom w:val="none" w:sz="0" w:space="0" w:color="auto"/>
        <w:right w:val="none" w:sz="0" w:space="0" w:color="auto"/>
      </w:divBdr>
      <w:divsChild>
        <w:div w:id="310402997">
          <w:marLeft w:val="0"/>
          <w:marRight w:val="0"/>
          <w:marTop w:val="0"/>
          <w:marBottom w:val="0"/>
          <w:divBdr>
            <w:top w:val="none" w:sz="0" w:space="0" w:color="auto"/>
            <w:left w:val="none" w:sz="0" w:space="0" w:color="auto"/>
            <w:bottom w:val="none" w:sz="0" w:space="0" w:color="auto"/>
            <w:right w:val="none" w:sz="0" w:space="0" w:color="auto"/>
          </w:divBdr>
          <w:divsChild>
            <w:div w:id="592321935">
              <w:marLeft w:val="0"/>
              <w:marRight w:val="0"/>
              <w:marTop w:val="0"/>
              <w:marBottom w:val="0"/>
              <w:divBdr>
                <w:top w:val="none" w:sz="0" w:space="0" w:color="auto"/>
                <w:left w:val="none" w:sz="0" w:space="0" w:color="auto"/>
                <w:bottom w:val="none" w:sz="0" w:space="0" w:color="auto"/>
                <w:right w:val="none" w:sz="0" w:space="0" w:color="auto"/>
              </w:divBdr>
              <w:divsChild>
                <w:div w:id="12300010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3378843">
      <w:bodyDiv w:val="1"/>
      <w:marLeft w:val="0"/>
      <w:marRight w:val="0"/>
      <w:marTop w:val="0"/>
      <w:marBottom w:val="0"/>
      <w:divBdr>
        <w:top w:val="none" w:sz="0" w:space="0" w:color="auto"/>
        <w:left w:val="none" w:sz="0" w:space="0" w:color="auto"/>
        <w:bottom w:val="none" w:sz="0" w:space="0" w:color="auto"/>
        <w:right w:val="none" w:sz="0" w:space="0" w:color="auto"/>
      </w:divBdr>
      <w:divsChild>
        <w:div w:id="1986397663">
          <w:marLeft w:val="0"/>
          <w:marRight w:val="0"/>
          <w:marTop w:val="0"/>
          <w:marBottom w:val="0"/>
          <w:divBdr>
            <w:top w:val="none" w:sz="0" w:space="0" w:color="auto"/>
            <w:left w:val="none" w:sz="0" w:space="0" w:color="auto"/>
            <w:bottom w:val="none" w:sz="0" w:space="0" w:color="auto"/>
            <w:right w:val="none" w:sz="0" w:space="0" w:color="auto"/>
          </w:divBdr>
        </w:div>
      </w:divsChild>
    </w:div>
    <w:div w:id="1386760090">
      <w:bodyDiv w:val="1"/>
      <w:marLeft w:val="0"/>
      <w:marRight w:val="0"/>
      <w:marTop w:val="0"/>
      <w:marBottom w:val="0"/>
      <w:divBdr>
        <w:top w:val="none" w:sz="0" w:space="0" w:color="auto"/>
        <w:left w:val="none" w:sz="0" w:space="0" w:color="auto"/>
        <w:bottom w:val="none" w:sz="0" w:space="0" w:color="auto"/>
        <w:right w:val="none" w:sz="0" w:space="0" w:color="auto"/>
      </w:divBdr>
    </w:div>
    <w:div w:id="1400904942">
      <w:bodyDiv w:val="1"/>
      <w:marLeft w:val="0"/>
      <w:marRight w:val="0"/>
      <w:marTop w:val="0"/>
      <w:marBottom w:val="0"/>
      <w:divBdr>
        <w:top w:val="none" w:sz="0" w:space="0" w:color="auto"/>
        <w:left w:val="none" w:sz="0" w:space="0" w:color="auto"/>
        <w:bottom w:val="none" w:sz="0" w:space="0" w:color="auto"/>
        <w:right w:val="none" w:sz="0" w:space="0" w:color="auto"/>
      </w:divBdr>
      <w:divsChild>
        <w:div w:id="1245727635">
          <w:marLeft w:val="0"/>
          <w:marRight w:val="0"/>
          <w:marTop w:val="0"/>
          <w:marBottom w:val="0"/>
          <w:divBdr>
            <w:top w:val="none" w:sz="0" w:space="0" w:color="auto"/>
            <w:left w:val="none" w:sz="0" w:space="0" w:color="auto"/>
            <w:bottom w:val="none" w:sz="0" w:space="0" w:color="auto"/>
            <w:right w:val="none" w:sz="0" w:space="0" w:color="auto"/>
          </w:divBdr>
          <w:divsChild>
            <w:div w:id="1694262711">
              <w:marLeft w:val="0"/>
              <w:marRight w:val="0"/>
              <w:marTop w:val="0"/>
              <w:marBottom w:val="0"/>
              <w:divBdr>
                <w:top w:val="none" w:sz="0" w:space="0" w:color="auto"/>
                <w:left w:val="none" w:sz="0" w:space="0" w:color="auto"/>
                <w:bottom w:val="none" w:sz="0" w:space="0" w:color="auto"/>
                <w:right w:val="none" w:sz="0" w:space="0" w:color="auto"/>
              </w:divBdr>
              <w:divsChild>
                <w:div w:id="149116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572526">
      <w:bodyDiv w:val="1"/>
      <w:marLeft w:val="0"/>
      <w:marRight w:val="0"/>
      <w:marTop w:val="0"/>
      <w:marBottom w:val="0"/>
      <w:divBdr>
        <w:top w:val="none" w:sz="0" w:space="0" w:color="auto"/>
        <w:left w:val="none" w:sz="0" w:space="0" w:color="auto"/>
        <w:bottom w:val="none" w:sz="0" w:space="0" w:color="auto"/>
        <w:right w:val="none" w:sz="0" w:space="0" w:color="auto"/>
      </w:divBdr>
      <w:divsChild>
        <w:div w:id="440540534">
          <w:marLeft w:val="480"/>
          <w:marRight w:val="0"/>
          <w:marTop w:val="0"/>
          <w:marBottom w:val="0"/>
          <w:divBdr>
            <w:top w:val="none" w:sz="0" w:space="0" w:color="auto"/>
            <w:left w:val="none" w:sz="0" w:space="0" w:color="auto"/>
            <w:bottom w:val="none" w:sz="0" w:space="0" w:color="auto"/>
            <w:right w:val="none" w:sz="0" w:space="0" w:color="auto"/>
          </w:divBdr>
          <w:divsChild>
            <w:div w:id="124472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274984">
      <w:bodyDiv w:val="1"/>
      <w:marLeft w:val="0"/>
      <w:marRight w:val="0"/>
      <w:marTop w:val="0"/>
      <w:marBottom w:val="0"/>
      <w:divBdr>
        <w:top w:val="none" w:sz="0" w:space="0" w:color="auto"/>
        <w:left w:val="none" w:sz="0" w:space="0" w:color="auto"/>
        <w:bottom w:val="none" w:sz="0" w:space="0" w:color="auto"/>
        <w:right w:val="none" w:sz="0" w:space="0" w:color="auto"/>
      </w:divBdr>
      <w:divsChild>
        <w:div w:id="34694430">
          <w:marLeft w:val="0"/>
          <w:marRight w:val="0"/>
          <w:marTop w:val="0"/>
          <w:marBottom w:val="0"/>
          <w:divBdr>
            <w:top w:val="none" w:sz="0" w:space="0" w:color="auto"/>
            <w:left w:val="none" w:sz="0" w:space="0" w:color="auto"/>
            <w:bottom w:val="none" w:sz="0" w:space="0" w:color="auto"/>
            <w:right w:val="none" w:sz="0" w:space="0" w:color="auto"/>
          </w:divBdr>
        </w:div>
      </w:divsChild>
    </w:div>
    <w:div w:id="1527214894">
      <w:bodyDiv w:val="1"/>
      <w:marLeft w:val="0"/>
      <w:marRight w:val="0"/>
      <w:marTop w:val="0"/>
      <w:marBottom w:val="0"/>
      <w:divBdr>
        <w:top w:val="none" w:sz="0" w:space="0" w:color="auto"/>
        <w:left w:val="none" w:sz="0" w:space="0" w:color="auto"/>
        <w:bottom w:val="none" w:sz="0" w:space="0" w:color="auto"/>
        <w:right w:val="none" w:sz="0" w:space="0" w:color="auto"/>
      </w:divBdr>
      <w:divsChild>
        <w:div w:id="966280286">
          <w:marLeft w:val="0"/>
          <w:marRight w:val="0"/>
          <w:marTop w:val="0"/>
          <w:marBottom w:val="0"/>
          <w:divBdr>
            <w:top w:val="none" w:sz="0" w:space="0" w:color="auto"/>
            <w:left w:val="none" w:sz="0" w:space="0" w:color="auto"/>
            <w:bottom w:val="none" w:sz="0" w:space="0" w:color="auto"/>
            <w:right w:val="none" w:sz="0" w:space="0" w:color="auto"/>
          </w:divBdr>
          <w:divsChild>
            <w:div w:id="1910772992">
              <w:marLeft w:val="0"/>
              <w:marRight w:val="0"/>
              <w:marTop w:val="0"/>
              <w:marBottom w:val="0"/>
              <w:divBdr>
                <w:top w:val="none" w:sz="0" w:space="0" w:color="auto"/>
                <w:left w:val="none" w:sz="0" w:space="0" w:color="auto"/>
                <w:bottom w:val="none" w:sz="0" w:space="0" w:color="auto"/>
                <w:right w:val="none" w:sz="0" w:space="0" w:color="auto"/>
              </w:divBdr>
              <w:divsChild>
                <w:div w:id="693528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4460809">
      <w:bodyDiv w:val="1"/>
      <w:marLeft w:val="0"/>
      <w:marRight w:val="0"/>
      <w:marTop w:val="0"/>
      <w:marBottom w:val="0"/>
      <w:divBdr>
        <w:top w:val="none" w:sz="0" w:space="0" w:color="auto"/>
        <w:left w:val="none" w:sz="0" w:space="0" w:color="auto"/>
        <w:bottom w:val="none" w:sz="0" w:space="0" w:color="auto"/>
        <w:right w:val="none" w:sz="0" w:space="0" w:color="auto"/>
      </w:divBdr>
      <w:divsChild>
        <w:div w:id="1765105152">
          <w:marLeft w:val="0"/>
          <w:marRight w:val="0"/>
          <w:marTop w:val="0"/>
          <w:marBottom w:val="0"/>
          <w:divBdr>
            <w:top w:val="none" w:sz="0" w:space="0" w:color="auto"/>
            <w:left w:val="none" w:sz="0" w:space="0" w:color="auto"/>
            <w:bottom w:val="none" w:sz="0" w:space="0" w:color="auto"/>
            <w:right w:val="none" w:sz="0" w:space="0" w:color="auto"/>
          </w:divBdr>
        </w:div>
      </w:divsChild>
    </w:div>
    <w:div w:id="1674186641">
      <w:bodyDiv w:val="1"/>
      <w:marLeft w:val="0"/>
      <w:marRight w:val="0"/>
      <w:marTop w:val="0"/>
      <w:marBottom w:val="0"/>
      <w:divBdr>
        <w:top w:val="none" w:sz="0" w:space="0" w:color="auto"/>
        <w:left w:val="none" w:sz="0" w:space="0" w:color="auto"/>
        <w:bottom w:val="none" w:sz="0" w:space="0" w:color="auto"/>
        <w:right w:val="none" w:sz="0" w:space="0" w:color="auto"/>
      </w:divBdr>
      <w:divsChild>
        <w:div w:id="1354266351">
          <w:marLeft w:val="0"/>
          <w:marRight w:val="0"/>
          <w:marTop w:val="0"/>
          <w:marBottom w:val="0"/>
          <w:divBdr>
            <w:top w:val="none" w:sz="0" w:space="0" w:color="auto"/>
            <w:left w:val="none" w:sz="0" w:space="0" w:color="auto"/>
            <w:bottom w:val="none" w:sz="0" w:space="0" w:color="auto"/>
            <w:right w:val="none" w:sz="0" w:space="0" w:color="auto"/>
          </w:divBdr>
        </w:div>
      </w:divsChild>
    </w:div>
    <w:div w:id="1683970116">
      <w:bodyDiv w:val="1"/>
      <w:marLeft w:val="0"/>
      <w:marRight w:val="0"/>
      <w:marTop w:val="0"/>
      <w:marBottom w:val="0"/>
      <w:divBdr>
        <w:top w:val="none" w:sz="0" w:space="0" w:color="auto"/>
        <w:left w:val="none" w:sz="0" w:space="0" w:color="auto"/>
        <w:bottom w:val="none" w:sz="0" w:space="0" w:color="auto"/>
        <w:right w:val="none" w:sz="0" w:space="0" w:color="auto"/>
      </w:divBdr>
      <w:divsChild>
        <w:div w:id="1436899150">
          <w:marLeft w:val="0"/>
          <w:marRight w:val="0"/>
          <w:marTop w:val="0"/>
          <w:marBottom w:val="0"/>
          <w:divBdr>
            <w:top w:val="none" w:sz="0" w:space="0" w:color="auto"/>
            <w:left w:val="none" w:sz="0" w:space="0" w:color="auto"/>
            <w:bottom w:val="none" w:sz="0" w:space="0" w:color="auto"/>
            <w:right w:val="none" w:sz="0" w:space="0" w:color="auto"/>
          </w:divBdr>
        </w:div>
      </w:divsChild>
    </w:div>
    <w:div w:id="1791123362">
      <w:bodyDiv w:val="1"/>
      <w:marLeft w:val="0"/>
      <w:marRight w:val="0"/>
      <w:marTop w:val="0"/>
      <w:marBottom w:val="0"/>
      <w:divBdr>
        <w:top w:val="none" w:sz="0" w:space="0" w:color="auto"/>
        <w:left w:val="none" w:sz="0" w:space="0" w:color="auto"/>
        <w:bottom w:val="none" w:sz="0" w:space="0" w:color="auto"/>
        <w:right w:val="none" w:sz="0" w:space="0" w:color="auto"/>
      </w:divBdr>
      <w:divsChild>
        <w:div w:id="1920676844">
          <w:marLeft w:val="0"/>
          <w:marRight w:val="0"/>
          <w:marTop w:val="0"/>
          <w:marBottom w:val="0"/>
          <w:divBdr>
            <w:top w:val="none" w:sz="0" w:space="0" w:color="auto"/>
            <w:left w:val="none" w:sz="0" w:space="0" w:color="auto"/>
            <w:bottom w:val="none" w:sz="0" w:space="0" w:color="auto"/>
            <w:right w:val="none" w:sz="0" w:space="0" w:color="auto"/>
          </w:divBdr>
        </w:div>
      </w:divsChild>
    </w:div>
    <w:div w:id="1824854187">
      <w:bodyDiv w:val="1"/>
      <w:marLeft w:val="0"/>
      <w:marRight w:val="0"/>
      <w:marTop w:val="0"/>
      <w:marBottom w:val="0"/>
      <w:divBdr>
        <w:top w:val="none" w:sz="0" w:space="0" w:color="auto"/>
        <w:left w:val="none" w:sz="0" w:space="0" w:color="auto"/>
        <w:bottom w:val="none" w:sz="0" w:space="0" w:color="auto"/>
        <w:right w:val="none" w:sz="0" w:space="0" w:color="auto"/>
      </w:divBdr>
      <w:divsChild>
        <w:div w:id="1285304483">
          <w:marLeft w:val="0"/>
          <w:marRight w:val="0"/>
          <w:marTop w:val="0"/>
          <w:marBottom w:val="0"/>
          <w:divBdr>
            <w:top w:val="none" w:sz="0" w:space="0" w:color="auto"/>
            <w:left w:val="none" w:sz="0" w:space="0" w:color="auto"/>
            <w:bottom w:val="none" w:sz="0" w:space="0" w:color="auto"/>
            <w:right w:val="none" w:sz="0" w:space="0" w:color="auto"/>
          </w:divBdr>
        </w:div>
      </w:divsChild>
    </w:div>
    <w:div w:id="1894267908">
      <w:bodyDiv w:val="1"/>
      <w:marLeft w:val="0"/>
      <w:marRight w:val="0"/>
      <w:marTop w:val="0"/>
      <w:marBottom w:val="0"/>
      <w:divBdr>
        <w:top w:val="none" w:sz="0" w:space="0" w:color="auto"/>
        <w:left w:val="none" w:sz="0" w:space="0" w:color="auto"/>
        <w:bottom w:val="none" w:sz="0" w:space="0" w:color="auto"/>
        <w:right w:val="none" w:sz="0" w:space="0" w:color="auto"/>
      </w:divBdr>
      <w:divsChild>
        <w:div w:id="78262021">
          <w:marLeft w:val="0"/>
          <w:marRight w:val="0"/>
          <w:marTop w:val="0"/>
          <w:marBottom w:val="0"/>
          <w:divBdr>
            <w:top w:val="none" w:sz="0" w:space="0" w:color="auto"/>
            <w:left w:val="none" w:sz="0" w:space="0" w:color="auto"/>
            <w:bottom w:val="none" w:sz="0" w:space="0" w:color="auto"/>
            <w:right w:val="none" w:sz="0" w:space="0" w:color="auto"/>
          </w:divBdr>
        </w:div>
      </w:divsChild>
    </w:div>
    <w:div w:id="1901674375">
      <w:bodyDiv w:val="1"/>
      <w:marLeft w:val="0"/>
      <w:marRight w:val="0"/>
      <w:marTop w:val="0"/>
      <w:marBottom w:val="0"/>
      <w:divBdr>
        <w:top w:val="none" w:sz="0" w:space="0" w:color="auto"/>
        <w:left w:val="none" w:sz="0" w:space="0" w:color="auto"/>
        <w:bottom w:val="none" w:sz="0" w:space="0" w:color="auto"/>
        <w:right w:val="none" w:sz="0" w:space="0" w:color="auto"/>
      </w:divBdr>
    </w:div>
    <w:div w:id="1952740794">
      <w:bodyDiv w:val="1"/>
      <w:marLeft w:val="0"/>
      <w:marRight w:val="0"/>
      <w:marTop w:val="0"/>
      <w:marBottom w:val="0"/>
      <w:divBdr>
        <w:top w:val="none" w:sz="0" w:space="0" w:color="auto"/>
        <w:left w:val="none" w:sz="0" w:space="0" w:color="auto"/>
        <w:bottom w:val="none" w:sz="0" w:space="0" w:color="auto"/>
        <w:right w:val="none" w:sz="0" w:space="0" w:color="auto"/>
      </w:divBdr>
    </w:div>
    <w:div w:id="2034071414">
      <w:bodyDiv w:val="1"/>
      <w:marLeft w:val="0"/>
      <w:marRight w:val="0"/>
      <w:marTop w:val="0"/>
      <w:marBottom w:val="0"/>
      <w:divBdr>
        <w:top w:val="none" w:sz="0" w:space="0" w:color="auto"/>
        <w:left w:val="none" w:sz="0" w:space="0" w:color="auto"/>
        <w:bottom w:val="none" w:sz="0" w:space="0" w:color="auto"/>
        <w:right w:val="none" w:sz="0" w:space="0" w:color="auto"/>
      </w:divBdr>
      <w:divsChild>
        <w:div w:id="1326279334">
          <w:marLeft w:val="0"/>
          <w:marRight w:val="0"/>
          <w:marTop w:val="0"/>
          <w:marBottom w:val="0"/>
          <w:divBdr>
            <w:top w:val="none" w:sz="0" w:space="0" w:color="auto"/>
            <w:left w:val="none" w:sz="0" w:space="0" w:color="auto"/>
            <w:bottom w:val="none" w:sz="0" w:space="0" w:color="auto"/>
            <w:right w:val="none" w:sz="0" w:space="0" w:color="auto"/>
          </w:divBdr>
        </w:div>
      </w:divsChild>
    </w:div>
    <w:div w:id="2069261160">
      <w:bodyDiv w:val="1"/>
      <w:marLeft w:val="0"/>
      <w:marRight w:val="0"/>
      <w:marTop w:val="0"/>
      <w:marBottom w:val="0"/>
      <w:divBdr>
        <w:top w:val="none" w:sz="0" w:space="0" w:color="auto"/>
        <w:left w:val="none" w:sz="0" w:space="0" w:color="auto"/>
        <w:bottom w:val="none" w:sz="0" w:space="0" w:color="auto"/>
        <w:right w:val="none" w:sz="0" w:space="0" w:color="auto"/>
      </w:divBdr>
      <w:divsChild>
        <w:div w:id="257566502">
          <w:marLeft w:val="0"/>
          <w:marRight w:val="0"/>
          <w:marTop w:val="0"/>
          <w:marBottom w:val="0"/>
          <w:divBdr>
            <w:top w:val="none" w:sz="0" w:space="0" w:color="auto"/>
            <w:left w:val="none" w:sz="0" w:space="0" w:color="auto"/>
            <w:bottom w:val="none" w:sz="0" w:space="0" w:color="auto"/>
            <w:right w:val="none" w:sz="0" w:space="0" w:color="auto"/>
          </w:divBdr>
        </w:div>
      </w:divsChild>
    </w:div>
    <w:div w:id="2097552616">
      <w:bodyDiv w:val="1"/>
      <w:marLeft w:val="0"/>
      <w:marRight w:val="0"/>
      <w:marTop w:val="0"/>
      <w:marBottom w:val="0"/>
      <w:divBdr>
        <w:top w:val="none" w:sz="0" w:space="0" w:color="auto"/>
        <w:left w:val="none" w:sz="0" w:space="0" w:color="auto"/>
        <w:bottom w:val="none" w:sz="0" w:space="0" w:color="auto"/>
        <w:right w:val="none" w:sz="0" w:space="0" w:color="auto"/>
      </w:divBdr>
      <w:divsChild>
        <w:div w:id="726226596">
          <w:marLeft w:val="0"/>
          <w:marRight w:val="0"/>
          <w:marTop w:val="0"/>
          <w:marBottom w:val="0"/>
          <w:divBdr>
            <w:top w:val="none" w:sz="0" w:space="0" w:color="auto"/>
            <w:left w:val="none" w:sz="0" w:space="0" w:color="auto"/>
            <w:bottom w:val="none" w:sz="0" w:space="0" w:color="auto"/>
            <w:right w:val="none" w:sz="0" w:space="0" w:color="auto"/>
          </w:divBdr>
        </w:div>
      </w:divsChild>
    </w:div>
    <w:div w:id="2122139096">
      <w:bodyDiv w:val="1"/>
      <w:marLeft w:val="0"/>
      <w:marRight w:val="0"/>
      <w:marTop w:val="0"/>
      <w:marBottom w:val="0"/>
      <w:divBdr>
        <w:top w:val="none" w:sz="0" w:space="0" w:color="auto"/>
        <w:left w:val="none" w:sz="0" w:space="0" w:color="auto"/>
        <w:bottom w:val="none" w:sz="0" w:space="0" w:color="auto"/>
        <w:right w:val="none" w:sz="0" w:space="0" w:color="auto"/>
      </w:divBdr>
    </w:div>
    <w:div w:id="2122145303">
      <w:bodyDiv w:val="1"/>
      <w:marLeft w:val="0"/>
      <w:marRight w:val="0"/>
      <w:marTop w:val="0"/>
      <w:marBottom w:val="0"/>
      <w:divBdr>
        <w:top w:val="none" w:sz="0" w:space="0" w:color="auto"/>
        <w:left w:val="none" w:sz="0" w:space="0" w:color="auto"/>
        <w:bottom w:val="none" w:sz="0" w:space="0" w:color="auto"/>
        <w:right w:val="none" w:sz="0" w:space="0" w:color="auto"/>
      </w:divBdr>
      <w:divsChild>
        <w:div w:id="12722005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59FC4-0D38-E444-BF68-E00882356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4</Pages>
  <Words>10587</Words>
  <Characters>6035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7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Cardona</dc:creator>
  <cp:keywords/>
  <dc:description/>
  <cp:lastModifiedBy>Silvia Cardona</cp:lastModifiedBy>
  <cp:revision>17</cp:revision>
  <cp:lastPrinted>2019-12-06T18:28:00Z</cp:lastPrinted>
  <dcterms:created xsi:type="dcterms:W3CDTF">2020-07-03T21:56:00Z</dcterms:created>
  <dcterms:modified xsi:type="dcterms:W3CDTF">2020-07-04T00: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OpgHJwv1"/&gt;&lt;style id="http://www.zotero.org/styles/canadian-journal-of-microbi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